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2FBB" w:rsidRDefault="00812FBB">
      <w:r>
        <w:rPr>
          <w:rFonts w:hint="eastAsia"/>
        </w:rPr>
        <w:t>Title:</w:t>
      </w:r>
    </w:p>
    <w:p w:rsidR="00160946" w:rsidRDefault="005B2D98">
      <w:pPr>
        <w:rPr>
          <w:rFonts w:hint="eastAsia"/>
        </w:rPr>
      </w:pPr>
      <w:r>
        <w:rPr>
          <w:rFonts w:hint="eastAsia"/>
        </w:rPr>
        <w:t>From spin trans</w:t>
      </w:r>
      <w:r w:rsidR="00812FBB">
        <w:rPr>
          <w:rFonts w:hint="eastAsia"/>
        </w:rPr>
        <w:t>f</w:t>
      </w:r>
      <w:r w:rsidR="00B27093">
        <w:rPr>
          <w:rFonts w:hint="eastAsia"/>
        </w:rPr>
        <w:t>er torque, the spin Hall torque, to spin-orbit torque</w:t>
      </w:r>
      <w:r w:rsidR="005F56FF">
        <w:rPr>
          <w:rFonts w:hint="eastAsia"/>
        </w:rPr>
        <w:t xml:space="preserve"> in magnetic </w:t>
      </w:r>
      <w:proofErr w:type="spellStart"/>
      <w:r w:rsidR="005F56FF">
        <w:rPr>
          <w:rFonts w:hint="eastAsia"/>
        </w:rPr>
        <w:t>heterostructures</w:t>
      </w:r>
      <w:proofErr w:type="spellEnd"/>
      <w:r w:rsidR="00812FBB">
        <w:rPr>
          <w:rFonts w:hint="eastAsia"/>
        </w:rPr>
        <w:t>: An experimentalist</w:t>
      </w:r>
      <w:r w:rsidR="00812FBB">
        <w:t>’</w:t>
      </w:r>
      <w:r w:rsidR="00812FBB">
        <w:rPr>
          <w:rFonts w:hint="eastAsia"/>
        </w:rPr>
        <w:t>s point of view</w:t>
      </w:r>
    </w:p>
    <w:p w:rsidR="00605F80" w:rsidRDefault="00605F80">
      <w:pPr>
        <w:rPr>
          <w:rFonts w:hint="eastAsia"/>
        </w:rPr>
      </w:pPr>
      <w:r>
        <w:rPr>
          <w:rFonts w:hint="eastAsia"/>
        </w:rPr>
        <w:t>磁性異質結構中的自</w:t>
      </w:r>
      <w:proofErr w:type="gramStart"/>
      <w:r>
        <w:rPr>
          <w:rFonts w:hint="eastAsia"/>
        </w:rPr>
        <w:t>旋矩、自旋霍</w:t>
      </w:r>
      <w:proofErr w:type="gramEnd"/>
      <w:r>
        <w:rPr>
          <w:rFonts w:hint="eastAsia"/>
        </w:rPr>
        <w:t>爾</w:t>
      </w:r>
      <w:proofErr w:type="gramStart"/>
      <w:r>
        <w:rPr>
          <w:rFonts w:hint="eastAsia"/>
        </w:rPr>
        <w:t>效應矩和自</w:t>
      </w:r>
      <w:proofErr w:type="gramEnd"/>
      <w:r>
        <w:rPr>
          <w:rFonts w:hint="eastAsia"/>
        </w:rPr>
        <w:t>旋軌道矩：一個實驗學者的觀點</w:t>
      </w:r>
    </w:p>
    <w:p w:rsidR="00605F80" w:rsidRDefault="00605F80"/>
    <w:p w:rsidR="00812FBB" w:rsidRPr="00812FBB" w:rsidRDefault="00812FBB"/>
    <w:p w:rsidR="00B27093" w:rsidRDefault="00812FBB">
      <w:r>
        <w:rPr>
          <w:rFonts w:hint="eastAsia"/>
        </w:rPr>
        <w:t>Abstract:</w:t>
      </w:r>
    </w:p>
    <w:p w:rsidR="00DF43AB" w:rsidRDefault="00317A4C">
      <w:r>
        <w:rPr>
          <w:rFonts w:hint="eastAsia"/>
        </w:rPr>
        <w:t xml:space="preserve">The theory of spin transfer torque </w:t>
      </w:r>
      <w:r w:rsidR="00A97C85">
        <w:rPr>
          <w:rFonts w:hint="eastAsia"/>
        </w:rPr>
        <w:t xml:space="preserve">(STT) </w:t>
      </w:r>
      <w:r>
        <w:rPr>
          <w:rFonts w:hint="eastAsia"/>
        </w:rPr>
        <w:t xml:space="preserve">in magnetic multilayer systems was first proposed by </w:t>
      </w:r>
      <w:proofErr w:type="spellStart"/>
      <w:r w:rsidR="0054500D">
        <w:rPr>
          <w:rFonts w:hint="eastAsia"/>
        </w:rPr>
        <w:t>S</w:t>
      </w:r>
      <w:r w:rsidR="0054500D" w:rsidRPr="0054500D">
        <w:t>lonczewski</w:t>
      </w:r>
      <w:proofErr w:type="spellEnd"/>
      <w:r>
        <w:rPr>
          <w:rFonts w:hint="eastAsia"/>
        </w:rPr>
        <w:t xml:space="preserve"> and Berger in 1996</w:t>
      </w:r>
      <w:r w:rsidR="00DF43AB">
        <w:rPr>
          <w:rFonts w:hint="eastAsia"/>
        </w:rPr>
        <w:t xml:space="preserve"> </w:t>
      </w:r>
      <w:r w:rsidR="00497BB2">
        <w:fldChar w:fldCharType="begin">
          <w:fldData xml:space="preserve">PEVuZE5vdGU+PENpdGU+PEF1dGhvcj5TbG9uY3pld3NraTwvQXV0aG9yPjxZZWFyPjE5OTY8L1ll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</w:fldData>
        </w:fldChar>
      </w:r>
      <w:r w:rsidR="00DF43AB">
        <w:instrText xml:space="preserve"> ADDIN EN.CITE </w:instrText>
      </w:r>
      <w:r w:rsidR="00497BB2">
        <w:fldChar w:fldCharType="begin">
          <w:fldData xml:space="preserve">PEVuZE5vdGU+PENpdGU+PEF1dGhvcj5TbG9uY3pld3NraTwvQXV0aG9yPjxZZWFyPjE5OTY8L1ll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</w:fldData>
        </w:fldChar>
      </w:r>
      <w:r w:rsidR="00DF43AB">
        <w:instrText xml:space="preserve"> ADDIN EN.CITE.DATA </w:instrText>
      </w:r>
      <w:r w:rsidR="00497BB2">
        <w:fldChar w:fldCharType="end"/>
      </w:r>
      <w:r w:rsidR="00497BB2">
        <w:fldChar w:fldCharType="separate"/>
      </w:r>
      <w:r w:rsidR="00DF43AB">
        <w:rPr>
          <w:noProof/>
        </w:rPr>
        <w:t>[1, 2]</w:t>
      </w:r>
      <w:r w:rsidR="00497BB2">
        <w:fldChar w:fldCharType="end"/>
      </w:r>
      <w:r>
        <w:rPr>
          <w:rFonts w:hint="eastAsia"/>
        </w:rPr>
        <w:t xml:space="preserve">. Later it has been proved by experiments on submicron-sized devices </w:t>
      </w:r>
      <w:r w:rsidR="00A97C85">
        <w:rPr>
          <w:rFonts w:hint="eastAsia"/>
        </w:rPr>
        <w:t>(spin valv</w:t>
      </w:r>
      <w:r w:rsidR="00F93075">
        <w:rPr>
          <w:rFonts w:hint="eastAsia"/>
        </w:rPr>
        <w:t>es</w:t>
      </w:r>
      <w:r w:rsidR="00A97C85">
        <w:rPr>
          <w:rFonts w:hint="eastAsia"/>
        </w:rPr>
        <w:t xml:space="preserve">) </w:t>
      </w:r>
      <w:r>
        <w:rPr>
          <w:rFonts w:hint="eastAsia"/>
        </w:rPr>
        <w:t xml:space="preserve">that </w:t>
      </w:r>
      <w:r w:rsidR="0054500D">
        <w:rPr>
          <w:rFonts w:hint="eastAsia"/>
        </w:rPr>
        <w:t xml:space="preserve">the current-induced </w:t>
      </w:r>
      <w:r w:rsidR="00A97C85">
        <w:rPr>
          <w:rFonts w:hint="eastAsia"/>
        </w:rPr>
        <w:t>STT</w:t>
      </w:r>
      <w:r>
        <w:rPr>
          <w:rFonts w:hint="eastAsia"/>
        </w:rPr>
        <w:t xml:space="preserve"> can be employed to induce magnetization reversal</w:t>
      </w:r>
      <w:r w:rsidR="00DF43AB">
        <w:rPr>
          <w:rFonts w:hint="eastAsia"/>
        </w:rPr>
        <w:t xml:space="preserve"> </w:t>
      </w:r>
      <w:r w:rsidR="00497BB2">
        <w:fldChar w:fldCharType="begin">
          <w:fldData xml:space="preserve">PEVuZE5vdGU+PENpdGU+PEF1dGhvcj5NeWVyczwvQXV0aG9yPjxZZWFyPjE5OTk8L1llYXI+PFJl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</w:fldData>
        </w:fldChar>
      </w:r>
      <w:r w:rsidR="00DF43AB">
        <w:instrText xml:space="preserve"> ADDIN EN.CITE </w:instrText>
      </w:r>
      <w:r w:rsidR="00497BB2">
        <w:fldChar w:fldCharType="begin">
          <w:fldData xml:space="preserve">PEVuZE5vdGU+PENpdGU+PEF1dGhvcj5NeWVyczwvQXV0aG9yPjxZZWFyPjE5OTk8L1llYXI+PFJl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</w:fldData>
        </w:fldChar>
      </w:r>
      <w:r w:rsidR="00DF43AB">
        <w:instrText xml:space="preserve"> ADDIN EN.CITE.DATA </w:instrText>
      </w:r>
      <w:r w:rsidR="00497BB2">
        <w:fldChar w:fldCharType="end"/>
      </w:r>
      <w:r w:rsidR="00497BB2">
        <w:fldChar w:fldCharType="separate"/>
      </w:r>
      <w:r w:rsidR="00DF43AB">
        <w:rPr>
          <w:noProof/>
        </w:rPr>
        <w:t>[3, 4]</w:t>
      </w:r>
      <w:r w:rsidR="00497BB2">
        <w:fldChar w:fldCharType="end"/>
      </w:r>
      <w:r w:rsidR="00DF43AB">
        <w:rPr>
          <w:rFonts w:hint="eastAsia"/>
        </w:rPr>
        <w:t xml:space="preserve"> and magnetic oscillation </w:t>
      </w:r>
      <w:r w:rsidR="00497BB2">
        <w:fldChar w:fldCharType="begin"/>
      </w:r>
      <w:r w:rsidR="00DF43AB">
        <w:instrText xml:space="preserve"> ADDIN EN.CITE &lt;EndNote&gt;&lt;Cite&gt;&lt;Author&gt;Kiselev&lt;/Author&gt;&lt;Year&gt;2003&lt;/Year&gt;&lt;RecNum&gt;335&lt;/RecNum&gt;&lt;record&gt;&lt;rec-number&gt;335&lt;/rec-number&gt;&lt;foreign-keys&gt;&lt;key app="EN" db-id="wxe2d2223t2pr6ewve7xaspe0e5d9pwxw5s9"&gt;335&lt;/key&gt;&lt;/foreign-keys&gt;&lt;ref-type name="Journal Article"&gt;17&lt;/ref-type&gt;&lt;contributors&gt;&lt;authors&gt;&lt;author&gt;Kiselev, S. I.&lt;/author&gt;&lt;author&gt;Sankey, J. C.&lt;/author&gt;&lt;author&gt;Krivorotov, I. N.&lt;/author&gt;&lt;author&gt;Emley, N. C.&lt;/author&gt;&lt;author&gt;Schoelkopf, R. J.&lt;/author&gt;&lt;author&gt;Buhrman, R. A.&lt;/author&gt;&lt;author&gt;Ralph, D. C.&lt;/author&gt;&lt;/authors&gt;&lt;/contributors&gt;&lt;auth-address&gt;Ralph, DC&amp;#xD;Cornell Univ, Ithaca, NY 14853 USA&amp;#xD;Cornell Univ, Ithaca, NY 14853 USA&amp;#xD;Yale Univ, Dept Phys &amp;amp; Appl Phys, New Haven, CT 06511 USA&lt;/auth-address&gt;&lt;titles&gt;&lt;title&gt;Microwave oscillations of a nanomagnet driven by a spin-polarized current&lt;/title&gt;&lt;secondary-title&gt;Nature&lt;/secondary-title&gt;&lt;/titles&gt;&lt;periodical&gt;&lt;full-title&gt;Nature&lt;/full-title&gt;&lt;/periodical&gt;&lt;pages&gt;380-383&lt;/pages&gt;&lt;volume&gt;425&lt;/volume&gt;&lt;number&gt;6956&lt;/number&gt;&lt;keywords&gt;&lt;keyword&gt;ferromagnetic-resonance&lt;/keyword&gt;&lt;keyword&gt;magnetic-anisotropy&lt;/keyword&gt;&lt;keyword&gt;superlattices&lt;/keyword&gt;&lt;keyword&gt;multilayers&lt;/keyword&gt;&lt;/keywords&gt;&lt;dates&gt;&lt;year&gt;2003&lt;/year&gt;&lt;pub-dates&gt;&lt;date&gt;Sep 25&lt;/date&gt;&lt;/pub-dates&gt;&lt;/dates&gt;&lt;isbn&gt;0028-0836&lt;/isbn&gt;&lt;accession-num&gt;ISI:000185502300035&lt;/accession-num&gt;&lt;urls&gt;&lt;related-urls&gt;&lt;url&gt;&amp;lt;Go to ISI&amp;gt;://000185502300035&lt;/url&gt;&lt;/related-urls&gt;&lt;/urls&gt;&lt;electronic-resource-num&gt;Doi 10.1038/Nature01967&lt;/electronic-resource-num&gt;&lt;language&gt;English&lt;/language&gt;&lt;/record&gt;&lt;/Cite&gt;&lt;/EndNote&gt;</w:instrText>
      </w:r>
      <w:r w:rsidR="00497BB2">
        <w:fldChar w:fldCharType="separate"/>
      </w:r>
      <w:r w:rsidR="00DF43AB">
        <w:rPr>
          <w:noProof/>
        </w:rPr>
        <w:t>[5]</w:t>
      </w:r>
      <w:r w:rsidR="00497BB2">
        <w:fldChar w:fldCharType="end"/>
      </w:r>
      <w:r w:rsidR="00DF43AB">
        <w:rPr>
          <w:rFonts w:hint="eastAsia"/>
        </w:rPr>
        <w:t>, with the former</w:t>
      </w:r>
      <w:r>
        <w:rPr>
          <w:rFonts w:hint="eastAsia"/>
        </w:rPr>
        <w:t xml:space="preserve"> discovery gave birth to the so-called </w:t>
      </w:r>
      <w:r w:rsidR="00A97C85">
        <w:rPr>
          <w:rFonts w:hint="eastAsia"/>
        </w:rPr>
        <w:t>STT-MRAM industry</w:t>
      </w:r>
      <w:r>
        <w:rPr>
          <w:rFonts w:hint="eastAsia"/>
        </w:rPr>
        <w:t xml:space="preserve"> </w:t>
      </w:r>
      <w:r>
        <w:t>around</w:t>
      </w:r>
      <w:r>
        <w:rPr>
          <w:rFonts w:hint="eastAsia"/>
        </w:rPr>
        <w:t xml:space="preserve"> the world.</w:t>
      </w:r>
      <w:r w:rsidR="0054500D">
        <w:rPr>
          <w:rFonts w:hint="eastAsia"/>
        </w:rPr>
        <w:t xml:space="preserve"> </w:t>
      </w:r>
      <w:r w:rsidR="00A97C85">
        <w:rPr>
          <w:rFonts w:hint="eastAsia"/>
        </w:rPr>
        <w:t>On the other hand, t</w:t>
      </w:r>
      <w:r w:rsidR="00BC3F36">
        <w:rPr>
          <w:rFonts w:hint="eastAsia"/>
        </w:rPr>
        <w:t xml:space="preserve">he spin Hall effect </w:t>
      </w:r>
      <w:r w:rsidR="00A97C85">
        <w:rPr>
          <w:rFonts w:hint="eastAsia"/>
        </w:rPr>
        <w:t xml:space="preserve">(SHE) </w:t>
      </w:r>
      <w:r w:rsidR="00497BB2">
        <w:fldChar w:fldCharType="begin">
          <w:fldData xml:space="preserve">PEVuZE5vdGU+PENpdGU+PEF1dGhvcj5EeWFrb25vdjwvQXV0aG9yPjxZZWFyPjE5NzE8L1llYXI+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</w:fldData>
        </w:fldChar>
      </w:r>
      <w:r w:rsidR="00DF43AB">
        <w:instrText xml:space="preserve"> ADDIN EN.CITE </w:instrText>
      </w:r>
      <w:r w:rsidR="00497BB2">
        <w:fldChar w:fldCharType="begin">
          <w:fldData xml:space="preserve">PEVuZE5vdGU+PENpdGU+PEF1dGhvcj5EeWFrb25vdjwvQXV0aG9yPjxZZWFyPjE5NzE8L1llYXI+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</w:fldData>
        </w:fldChar>
      </w:r>
      <w:r w:rsidR="00DF43AB">
        <w:instrText xml:space="preserve"> ADDIN EN.CITE.DATA </w:instrText>
      </w:r>
      <w:r w:rsidR="00497BB2">
        <w:fldChar w:fldCharType="end"/>
      </w:r>
      <w:r w:rsidR="00497BB2">
        <w:fldChar w:fldCharType="separate"/>
      </w:r>
      <w:r w:rsidR="00DF43AB">
        <w:rPr>
          <w:noProof/>
        </w:rPr>
        <w:t>[6, 7]</w:t>
      </w:r>
      <w:r w:rsidR="00497BB2">
        <w:fldChar w:fldCharType="end"/>
      </w:r>
      <w:r w:rsidR="00DF43AB">
        <w:rPr>
          <w:rFonts w:hint="eastAsia"/>
        </w:rPr>
        <w:t xml:space="preserve"> </w:t>
      </w:r>
      <w:r w:rsidR="00A97C85">
        <w:rPr>
          <w:rFonts w:hint="eastAsia"/>
        </w:rPr>
        <w:t>from</w:t>
      </w:r>
      <w:r w:rsidR="00BC3F36">
        <w:rPr>
          <w:rFonts w:hint="eastAsia"/>
        </w:rPr>
        <w:t xml:space="preserve"> </w:t>
      </w:r>
      <w:r w:rsidR="00A97C85">
        <w:rPr>
          <w:rFonts w:hint="eastAsia"/>
        </w:rPr>
        <w:t xml:space="preserve">certain </w:t>
      </w:r>
      <w:r w:rsidR="00BC3F36">
        <w:rPr>
          <w:rFonts w:hint="eastAsia"/>
        </w:rPr>
        <w:t>transition metals</w:t>
      </w:r>
      <w:r w:rsidR="00A97C85">
        <w:rPr>
          <w:rFonts w:hint="eastAsia"/>
        </w:rPr>
        <w:t xml:space="preserve"> (Pt, Ta, and W)</w:t>
      </w:r>
      <w:r w:rsidR="00BC3F36">
        <w:rPr>
          <w:rFonts w:hint="eastAsia"/>
        </w:rPr>
        <w:t xml:space="preserve">, which describes the creation of a transverse spin current via spin-orbit interaction by applying a </w:t>
      </w:r>
      <w:r w:rsidR="00BC3F36">
        <w:t>longitudinal</w:t>
      </w:r>
      <w:r w:rsidR="00BC3F36">
        <w:rPr>
          <w:rFonts w:hint="eastAsia"/>
        </w:rPr>
        <w:t xml:space="preserve"> charge current, </w:t>
      </w:r>
      <w:r w:rsidR="00A97C85">
        <w:rPr>
          <w:rFonts w:hint="eastAsia"/>
        </w:rPr>
        <w:t>is shown to be efficient enough to drive magnetic reversal</w:t>
      </w:r>
      <w:r w:rsidR="00DF43AB">
        <w:rPr>
          <w:rFonts w:hint="eastAsia"/>
        </w:rPr>
        <w:t xml:space="preserve"> </w:t>
      </w:r>
      <w:r w:rsidR="00497BB2">
        <w:fldChar w:fldCharType="begin">
          <w:fldData xml:space="preserve">PEVuZE5vdGU+PENpdGU+PEF1dGhvcj5MaXU8L0F1dGhvcj48WWVhcj4yMDEyPC9ZZWFyPjxSZWNO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</w:fldData>
        </w:fldChar>
      </w:r>
      <w:r w:rsidR="00DF43AB">
        <w:instrText xml:space="preserve"> ADDIN EN.CITE </w:instrText>
      </w:r>
      <w:r w:rsidR="00497BB2">
        <w:fldChar w:fldCharType="begin">
          <w:fldData xml:space="preserve">PEVuZE5vdGU+PENpdGU+PEF1dGhvcj5MaXU8L0F1dGhvcj48WWVhcj4yMDEyPC9ZZWFyPjxSZWNO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</w:fldData>
        </w:fldChar>
      </w:r>
      <w:r w:rsidR="00DF43AB">
        <w:instrText xml:space="preserve"> ADDIN EN.CITE.DATA </w:instrText>
      </w:r>
      <w:r w:rsidR="00497BB2">
        <w:fldChar w:fldCharType="end"/>
      </w:r>
      <w:r w:rsidR="00497BB2">
        <w:fldChar w:fldCharType="separate"/>
      </w:r>
      <w:r w:rsidR="00DF43AB">
        <w:rPr>
          <w:noProof/>
        </w:rPr>
        <w:t>[8, 9]</w:t>
      </w:r>
      <w:r w:rsidR="00497BB2">
        <w:fldChar w:fldCharType="end"/>
      </w:r>
      <w:r w:rsidR="00DF43AB">
        <w:rPr>
          <w:rFonts w:hint="eastAsia"/>
        </w:rPr>
        <w:t xml:space="preserve"> and </w:t>
      </w:r>
      <w:r w:rsidR="00A97C85">
        <w:rPr>
          <w:rFonts w:hint="eastAsia"/>
        </w:rPr>
        <w:t>magnetic oscillation</w:t>
      </w:r>
      <w:r w:rsidR="00DF43AB">
        <w:rPr>
          <w:rFonts w:hint="eastAsia"/>
        </w:rPr>
        <w:t xml:space="preserve"> </w:t>
      </w:r>
      <w:r w:rsidR="00497BB2">
        <w:fldChar w:fldCharType="begin">
          <w:fldData xml:space="preserve">PEVuZE5vdGU+PENpdGU+PEF1dGhvcj5MaXU8L0F1dGhvcj48WWVhcj4yMDEyPC9ZZWFyPjxSZWNO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</w:fldData>
        </w:fldChar>
      </w:r>
      <w:r w:rsidR="00DF43AB">
        <w:instrText xml:space="preserve"> ADDIN EN.CITE </w:instrText>
      </w:r>
      <w:r w:rsidR="00497BB2">
        <w:fldChar w:fldCharType="begin">
          <w:fldData xml:space="preserve">PEVuZE5vdGU+PENpdGU+PEF1dGhvcj5MaXU8L0F1dGhvcj48WWVhcj4yMDEyPC9ZZWFyPjxSZWNO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</w:fldData>
        </w:fldChar>
      </w:r>
      <w:r w:rsidR="00DF43AB">
        <w:instrText xml:space="preserve"> ADDIN EN.CITE.DATA </w:instrText>
      </w:r>
      <w:r w:rsidR="00497BB2">
        <w:fldChar w:fldCharType="end"/>
      </w:r>
      <w:r w:rsidR="00497BB2">
        <w:fldChar w:fldCharType="separate"/>
      </w:r>
      <w:r w:rsidR="00DF43AB">
        <w:rPr>
          <w:noProof/>
        </w:rPr>
        <w:t>[10, 11]</w:t>
      </w:r>
      <w:r w:rsidR="00497BB2">
        <w:fldChar w:fldCharType="end"/>
      </w:r>
      <w:r w:rsidR="00A97C85">
        <w:rPr>
          <w:rFonts w:hint="eastAsia"/>
        </w:rPr>
        <w:t xml:space="preserve"> in the adjacent ferromagnetic layer through STT scenario. However, unlike the STT in conventional spin valves, which is mainly dominated by the </w:t>
      </w:r>
      <w:r w:rsidR="00A97C85">
        <w:t>“</w:t>
      </w:r>
      <w:r w:rsidR="00A97C85">
        <w:rPr>
          <w:rFonts w:hint="eastAsia"/>
        </w:rPr>
        <w:t>damping-like</w:t>
      </w:r>
      <w:r w:rsidR="00A97C85">
        <w:t>”</w:t>
      </w:r>
      <w:r w:rsidR="00A97C85">
        <w:rPr>
          <w:rFonts w:hint="eastAsia"/>
        </w:rPr>
        <w:t xml:space="preserve"> torque, the SHE-induced STT in magnetic </w:t>
      </w:r>
      <w:proofErr w:type="spellStart"/>
      <w:r w:rsidR="00A97C85">
        <w:rPr>
          <w:rFonts w:hint="eastAsia"/>
        </w:rPr>
        <w:t>heterostructures</w:t>
      </w:r>
      <w:proofErr w:type="spellEnd"/>
      <w:r w:rsidR="00A97C85">
        <w:rPr>
          <w:rFonts w:hint="eastAsia"/>
        </w:rPr>
        <w:t xml:space="preserve"> consists</w:t>
      </w:r>
      <w:r w:rsidR="00F93075">
        <w:rPr>
          <w:rFonts w:hint="eastAsia"/>
        </w:rPr>
        <w:t xml:space="preserve"> of both a damping-like component and a comparable </w:t>
      </w:r>
      <w:r w:rsidR="00F93075">
        <w:t>“</w:t>
      </w:r>
      <w:r w:rsidR="00F93075">
        <w:rPr>
          <w:rFonts w:hint="eastAsia"/>
        </w:rPr>
        <w:t>field-like</w:t>
      </w:r>
      <w:r w:rsidR="00F93075">
        <w:t>”</w:t>
      </w:r>
      <w:r w:rsidR="00F93075">
        <w:rPr>
          <w:rFonts w:hint="eastAsia"/>
        </w:rPr>
        <w:t xml:space="preserve"> component in certain cases. In this talk I</w:t>
      </w:r>
      <w:r w:rsidR="00F93075">
        <w:t>’</w:t>
      </w:r>
      <w:r w:rsidR="00F93075">
        <w:rPr>
          <w:rFonts w:hint="eastAsia"/>
        </w:rPr>
        <w:t xml:space="preserve">ll present our recent endeavor on </w:t>
      </w:r>
      <w:r w:rsidR="007537C0">
        <w:rPr>
          <w:rFonts w:hint="eastAsia"/>
        </w:rPr>
        <w:t>unveiling</w:t>
      </w:r>
      <w:r w:rsidR="00F93075">
        <w:rPr>
          <w:rFonts w:hint="eastAsia"/>
        </w:rPr>
        <w:t xml:space="preserve"> the nature of these two </w:t>
      </w:r>
      <w:r w:rsidR="00F93075">
        <w:t>“</w:t>
      </w:r>
      <w:r w:rsidR="00F93075">
        <w:rPr>
          <w:rFonts w:hint="eastAsia"/>
        </w:rPr>
        <w:t>spin-orbit</w:t>
      </w:r>
      <w:r w:rsidR="00F93075">
        <w:t>”</w:t>
      </w:r>
      <w:r w:rsidR="00DF43AB">
        <w:rPr>
          <w:rFonts w:hint="eastAsia"/>
        </w:rPr>
        <w:t xml:space="preserve"> torques from magnetic </w:t>
      </w:r>
      <w:proofErr w:type="spellStart"/>
      <w:r w:rsidR="00DF43AB">
        <w:rPr>
          <w:rFonts w:hint="eastAsia"/>
        </w:rPr>
        <w:t>heterostructures</w:t>
      </w:r>
      <w:proofErr w:type="spellEnd"/>
      <w:r w:rsidR="00DF43AB">
        <w:rPr>
          <w:rFonts w:hint="eastAsia"/>
        </w:rPr>
        <w:t xml:space="preserve"> with</w:t>
      </w:r>
      <w:r w:rsidR="00F93075">
        <w:rPr>
          <w:rFonts w:hint="eastAsia"/>
        </w:rPr>
        <w:t xml:space="preserve"> DC (magnetic switching), AC (2</w:t>
      </w:r>
      <w:r w:rsidR="00F93075" w:rsidRPr="00F93075">
        <w:rPr>
          <w:rFonts w:hint="eastAsia"/>
          <w:vertAlign w:val="superscript"/>
        </w:rPr>
        <w:t>nd</w:t>
      </w:r>
      <w:r w:rsidR="00F93075">
        <w:rPr>
          <w:rFonts w:hint="eastAsia"/>
        </w:rPr>
        <w:t xml:space="preserve"> harmonic voltages), and RF (spin-torque ferromagnetic resonance) probing techniques.</w:t>
      </w:r>
    </w:p>
    <w:p w:rsidR="00DF43AB" w:rsidRDefault="00DF43AB"/>
    <w:p w:rsidR="00DF43AB" w:rsidRDefault="00497BB2" w:rsidP="00DF43AB">
      <w:pPr>
        <w:ind w:left="720" w:hanging="720"/>
        <w:rPr>
          <w:noProof/>
        </w:rPr>
      </w:pPr>
      <w:r>
        <w:fldChar w:fldCharType="begin"/>
      </w:r>
      <w:r w:rsidR="00DF43AB">
        <w:instrText xml:space="preserve"> ADDIN EN.REFLIST </w:instrText>
      </w:r>
      <w:r>
        <w:fldChar w:fldCharType="separate"/>
      </w:r>
      <w:r w:rsidR="00DF43AB">
        <w:rPr>
          <w:noProof/>
        </w:rPr>
        <w:t>[1]</w:t>
      </w:r>
      <w:r w:rsidR="00DF43AB">
        <w:rPr>
          <w:noProof/>
        </w:rPr>
        <w:tab/>
        <w:t xml:space="preserve">J. C. Slonczewski, Journal of Magnetism and Magnetic Materials </w:t>
      </w:r>
      <w:r w:rsidR="00DF43AB" w:rsidRPr="00DF43AB">
        <w:rPr>
          <w:b/>
          <w:noProof/>
        </w:rPr>
        <w:t>159</w:t>
      </w:r>
      <w:r w:rsidR="00DF43AB">
        <w:rPr>
          <w:noProof/>
        </w:rPr>
        <w:t>, L1 (1996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2]</w:t>
      </w:r>
      <w:r>
        <w:rPr>
          <w:noProof/>
        </w:rPr>
        <w:tab/>
        <w:t xml:space="preserve">L. Berger, Phys. Rev. B </w:t>
      </w:r>
      <w:r w:rsidRPr="00DF43AB">
        <w:rPr>
          <w:b/>
          <w:noProof/>
        </w:rPr>
        <w:t>54</w:t>
      </w:r>
      <w:r>
        <w:rPr>
          <w:noProof/>
        </w:rPr>
        <w:t>, 9353 (1996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3]</w:t>
      </w:r>
      <w:r>
        <w:rPr>
          <w:noProof/>
        </w:rPr>
        <w:tab/>
        <w:t xml:space="preserve">E. B. Myers, D. C. Ralph, J. A. Katine, R. N. Louie, and R. A. Buhrman, Science </w:t>
      </w:r>
      <w:r w:rsidRPr="00DF43AB">
        <w:rPr>
          <w:b/>
          <w:noProof/>
        </w:rPr>
        <w:t>285</w:t>
      </w:r>
      <w:r>
        <w:rPr>
          <w:noProof/>
        </w:rPr>
        <w:t>, 867 (1999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4]</w:t>
      </w:r>
      <w:r>
        <w:rPr>
          <w:noProof/>
        </w:rPr>
        <w:tab/>
        <w:t xml:space="preserve">J. A. Katine, F. J. Albert, R. A. Buhrman, E. B. Myers, and D. C. Ralph, Phys. Rev. Lett. </w:t>
      </w:r>
      <w:r w:rsidRPr="00DF43AB">
        <w:rPr>
          <w:b/>
          <w:noProof/>
        </w:rPr>
        <w:t>84</w:t>
      </w:r>
      <w:r>
        <w:rPr>
          <w:noProof/>
        </w:rPr>
        <w:t>, 3149 (2000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5]</w:t>
      </w:r>
      <w:r>
        <w:rPr>
          <w:noProof/>
        </w:rPr>
        <w:tab/>
        <w:t xml:space="preserve">S. I. Kiselev, J. C. Sankey, I. N. Krivorotov, N. C. Emley, R. J. Schoelkopf, R. A. Buhrman, and D. C. Ralph, Nature </w:t>
      </w:r>
      <w:r w:rsidRPr="00DF43AB">
        <w:rPr>
          <w:b/>
          <w:noProof/>
        </w:rPr>
        <w:t>425</w:t>
      </w:r>
      <w:r>
        <w:rPr>
          <w:noProof/>
        </w:rPr>
        <w:t>, 380 (2003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6]</w:t>
      </w:r>
      <w:r>
        <w:rPr>
          <w:noProof/>
        </w:rPr>
        <w:tab/>
        <w:t xml:space="preserve">M. I. Dyakonov and V. I. Perel, Phys. Lett. A </w:t>
      </w:r>
      <w:r w:rsidRPr="00DF43AB">
        <w:rPr>
          <w:b/>
          <w:noProof/>
        </w:rPr>
        <w:t>35</w:t>
      </w:r>
      <w:r>
        <w:rPr>
          <w:noProof/>
        </w:rPr>
        <w:t>, 459 (1971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7]</w:t>
      </w:r>
      <w:r>
        <w:rPr>
          <w:noProof/>
        </w:rPr>
        <w:tab/>
        <w:t xml:space="preserve">J. E. Hirsch, Phys. Rev. Lett. </w:t>
      </w:r>
      <w:r w:rsidRPr="00DF43AB">
        <w:rPr>
          <w:b/>
          <w:noProof/>
        </w:rPr>
        <w:t>83</w:t>
      </w:r>
      <w:r>
        <w:rPr>
          <w:noProof/>
        </w:rPr>
        <w:t>, 1834 (1999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8]</w:t>
      </w:r>
      <w:r>
        <w:rPr>
          <w:noProof/>
        </w:rPr>
        <w:tab/>
        <w:t xml:space="preserve">L. Q. Liu, C.-F. Pai, Y. Li, H. W. Tseng, D. C. Ralph, and R. A. Buhrman, Science </w:t>
      </w:r>
      <w:r w:rsidRPr="00DF43AB">
        <w:rPr>
          <w:b/>
          <w:noProof/>
        </w:rPr>
        <w:t>336</w:t>
      </w:r>
      <w:r>
        <w:rPr>
          <w:noProof/>
        </w:rPr>
        <w:t>, 555 (2012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lastRenderedPageBreak/>
        <w:t>[9]</w:t>
      </w:r>
      <w:r>
        <w:rPr>
          <w:noProof/>
        </w:rPr>
        <w:tab/>
        <w:t xml:space="preserve">C.-F. Pai, L. Q. Liu, Y. Li, H. W. Tseng, D. C. Ralph, and R. A. Buhrman, Appl. Phys. Lett. </w:t>
      </w:r>
      <w:r w:rsidRPr="00DF43AB">
        <w:rPr>
          <w:b/>
          <w:noProof/>
        </w:rPr>
        <w:t>101</w:t>
      </w:r>
      <w:r>
        <w:rPr>
          <w:noProof/>
        </w:rPr>
        <w:t>, 122404 (2012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10]</w:t>
      </w:r>
      <w:r>
        <w:rPr>
          <w:noProof/>
        </w:rPr>
        <w:tab/>
        <w:t xml:space="preserve">L. Q. Liu, C.-F. Pai, D. C. Ralph, and R. A. Buhrman, Phys. Rev. Lett. </w:t>
      </w:r>
      <w:r w:rsidRPr="00DF43AB">
        <w:rPr>
          <w:b/>
          <w:noProof/>
        </w:rPr>
        <w:t>109</w:t>
      </w:r>
      <w:r>
        <w:rPr>
          <w:noProof/>
        </w:rPr>
        <w:t>, 186602 (2012).</w:t>
      </w:r>
    </w:p>
    <w:p w:rsidR="00DF43AB" w:rsidRDefault="00DF43AB" w:rsidP="00DF43AB">
      <w:pPr>
        <w:ind w:left="720" w:hanging="720"/>
        <w:rPr>
          <w:noProof/>
        </w:rPr>
      </w:pPr>
      <w:r>
        <w:rPr>
          <w:noProof/>
        </w:rPr>
        <w:t>[11]</w:t>
      </w:r>
      <w:r>
        <w:rPr>
          <w:noProof/>
        </w:rPr>
        <w:tab/>
        <w:t xml:space="preserve">V. E. Demidov, S. Urazhdin, H. Ulrichs, V. Tiberkevich, A. Slavin, D. Baither, G. Schmitz, and S. O. Demokritov, Nat. Mater. </w:t>
      </w:r>
      <w:r w:rsidRPr="00DF43AB">
        <w:rPr>
          <w:b/>
          <w:noProof/>
        </w:rPr>
        <w:t>11</w:t>
      </w:r>
      <w:r>
        <w:rPr>
          <w:noProof/>
        </w:rPr>
        <w:t>, 1028 (2012).</w:t>
      </w:r>
    </w:p>
    <w:p w:rsidR="00DF43AB" w:rsidRDefault="00DF43AB" w:rsidP="00DF43AB">
      <w:pPr>
        <w:ind w:left="720" w:hanging="720"/>
        <w:rPr>
          <w:noProof/>
        </w:rPr>
      </w:pPr>
    </w:p>
    <w:p w:rsidR="00B27093" w:rsidRDefault="00497BB2">
      <w:r>
        <w:fldChar w:fldCharType="end"/>
      </w:r>
    </w:p>
    <w:sectPr w:rsidR="00B27093" w:rsidSect="001948CF">
      <w:pgSz w:w="12240" w:h="15840" w:code="1"/>
      <w:pgMar w:top="1440" w:right="1797" w:bottom="1440" w:left="1797" w:header="720" w:footer="720" w:gutter="0"/>
      <w:cols w:space="720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55A35" w:rsidRDefault="00655A35" w:rsidP="002E7798">
      <w:r>
        <w:separator/>
      </w:r>
    </w:p>
  </w:endnote>
  <w:endnote w:type="continuationSeparator" w:id="0">
    <w:p w:rsidR="00655A35" w:rsidRDefault="00655A35" w:rsidP="002E779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55A35" w:rsidRDefault="00655A35" w:rsidP="002E7798">
      <w:r>
        <w:separator/>
      </w:r>
    </w:p>
  </w:footnote>
  <w:footnote w:type="continuationSeparator" w:id="0">
    <w:p w:rsidR="00655A35" w:rsidRDefault="00655A35" w:rsidP="002E7798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4098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References.enl&lt;/item&gt;&lt;/Libraries&gt;&lt;/ENLibraries&gt;"/>
  </w:docVars>
  <w:rsids>
    <w:rsidRoot w:val="005B2D98"/>
    <w:rsid w:val="000012C6"/>
    <w:rsid w:val="000012E2"/>
    <w:rsid w:val="00002CBB"/>
    <w:rsid w:val="0000306D"/>
    <w:rsid w:val="00003224"/>
    <w:rsid w:val="00003758"/>
    <w:rsid w:val="000075B1"/>
    <w:rsid w:val="000100BA"/>
    <w:rsid w:val="00010BE6"/>
    <w:rsid w:val="000123F6"/>
    <w:rsid w:val="00012A03"/>
    <w:rsid w:val="00013E28"/>
    <w:rsid w:val="00014502"/>
    <w:rsid w:val="0001574C"/>
    <w:rsid w:val="0001624F"/>
    <w:rsid w:val="000162B9"/>
    <w:rsid w:val="00016D09"/>
    <w:rsid w:val="00016E98"/>
    <w:rsid w:val="000204C9"/>
    <w:rsid w:val="00021924"/>
    <w:rsid w:val="00022068"/>
    <w:rsid w:val="0002250E"/>
    <w:rsid w:val="000226BD"/>
    <w:rsid w:val="00024DD3"/>
    <w:rsid w:val="00025038"/>
    <w:rsid w:val="000256D9"/>
    <w:rsid w:val="00027564"/>
    <w:rsid w:val="00030F52"/>
    <w:rsid w:val="0003121B"/>
    <w:rsid w:val="000322A9"/>
    <w:rsid w:val="0003245F"/>
    <w:rsid w:val="00034154"/>
    <w:rsid w:val="000375AB"/>
    <w:rsid w:val="00037E15"/>
    <w:rsid w:val="0004020A"/>
    <w:rsid w:val="00043458"/>
    <w:rsid w:val="000436CD"/>
    <w:rsid w:val="00044932"/>
    <w:rsid w:val="00044B04"/>
    <w:rsid w:val="0005228F"/>
    <w:rsid w:val="000525E6"/>
    <w:rsid w:val="00054AE8"/>
    <w:rsid w:val="00055631"/>
    <w:rsid w:val="00055BC2"/>
    <w:rsid w:val="00057363"/>
    <w:rsid w:val="0005795B"/>
    <w:rsid w:val="00060F85"/>
    <w:rsid w:val="00063E7F"/>
    <w:rsid w:val="00064873"/>
    <w:rsid w:val="00064A5F"/>
    <w:rsid w:val="0006670C"/>
    <w:rsid w:val="00066ACA"/>
    <w:rsid w:val="00066F67"/>
    <w:rsid w:val="000705A3"/>
    <w:rsid w:val="0007147F"/>
    <w:rsid w:val="000716BA"/>
    <w:rsid w:val="00071EDF"/>
    <w:rsid w:val="000723EE"/>
    <w:rsid w:val="00072878"/>
    <w:rsid w:val="00072CD3"/>
    <w:rsid w:val="00074EE6"/>
    <w:rsid w:val="00075680"/>
    <w:rsid w:val="00077F6A"/>
    <w:rsid w:val="000811BD"/>
    <w:rsid w:val="00081C79"/>
    <w:rsid w:val="00082914"/>
    <w:rsid w:val="00082BB0"/>
    <w:rsid w:val="00083DB7"/>
    <w:rsid w:val="000847AA"/>
    <w:rsid w:val="000863B4"/>
    <w:rsid w:val="00087DD4"/>
    <w:rsid w:val="00091B30"/>
    <w:rsid w:val="000940F1"/>
    <w:rsid w:val="000947D9"/>
    <w:rsid w:val="00094E3E"/>
    <w:rsid w:val="00096F4E"/>
    <w:rsid w:val="000A0866"/>
    <w:rsid w:val="000A1141"/>
    <w:rsid w:val="000A1FE3"/>
    <w:rsid w:val="000A2BB5"/>
    <w:rsid w:val="000A2D30"/>
    <w:rsid w:val="000A501E"/>
    <w:rsid w:val="000A53B8"/>
    <w:rsid w:val="000A6663"/>
    <w:rsid w:val="000B0213"/>
    <w:rsid w:val="000B0A1C"/>
    <w:rsid w:val="000B1D80"/>
    <w:rsid w:val="000B2CF8"/>
    <w:rsid w:val="000B3163"/>
    <w:rsid w:val="000B45D2"/>
    <w:rsid w:val="000B5490"/>
    <w:rsid w:val="000B5A28"/>
    <w:rsid w:val="000B5A3D"/>
    <w:rsid w:val="000B5B1D"/>
    <w:rsid w:val="000B5DC2"/>
    <w:rsid w:val="000B7967"/>
    <w:rsid w:val="000B7E2F"/>
    <w:rsid w:val="000C0978"/>
    <w:rsid w:val="000C179F"/>
    <w:rsid w:val="000C2FED"/>
    <w:rsid w:val="000C3658"/>
    <w:rsid w:val="000C3DB9"/>
    <w:rsid w:val="000C45A3"/>
    <w:rsid w:val="000C5C1F"/>
    <w:rsid w:val="000D0205"/>
    <w:rsid w:val="000D125B"/>
    <w:rsid w:val="000D2114"/>
    <w:rsid w:val="000D2B6A"/>
    <w:rsid w:val="000D3C28"/>
    <w:rsid w:val="000D3C91"/>
    <w:rsid w:val="000D602F"/>
    <w:rsid w:val="000D67D7"/>
    <w:rsid w:val="000D706B"/>
    <w:rsid w:val="000D73E8"/>
    <w:rsid w:val="000E0132"/>
    <w:rsid w:val="000E15DB"/>
    <w:rsid w:val="000E1C7F"/>
    <w:rsid w:val="000E4153"/>
    <w:rsid w:val="000E5362"/>
    <w:rsid w:val="000F09B0"/>
    <w:rsid w:val="000F26DC"/>
    <w:rsid w:val="000F40A0"/>
    <w:rsid w:val="000F4E15"/>
    <w:rsid w:val="000F62F4"/>
    <w:rsid w:val="000F6700"/>
    <w:rsid w:val="000F7003"/>
    <w:rsid w:val="00100382"/>
    <w:rsid w:val="0010062B"/>
    <w:rsid w:val="00102CD6"/>
    <w:rsid w:val="001053BA"/>
    <w:rsid w:val="0010556C"/>
    <w:rsid w:val="001065C1"/>
    <w:rsid w:val="00106E64"/>
    <w:rsid w:val="0010745C"/>
    <w:rsid w:val="001074D9"/>
    <w:rsid w:val="00110AF3"/>
    <w:rsid w:val="00111DDE"/>
    <w:rsid w:val="0011341E"/>
    <w:rsid w:val="001139F6"/>
    <w:rsid w:val="0011434A"/>
    <w:rsid w:val="00115CE5"/>
    <w:rsid w:val="00116469"/>
    <w:rsid w:val="00116875"/>
    <w:rsid w:val="00120478"/>
    <w:rsid w:val="0012146F"/>
    <w:rsid w:val="00121E46"/>
    <w:rsid w:val="0012223A"/>
    <w:rsid w:val="00122988"/>
    <w:rsid w:val="00122D59"/>
    <w:rsid w:val="00124216"/>
    <w:rsid w:val="00124CDC"/>
    <w:rsid w:val="001250D3"/>
    <w:rsid w:val="001259FB"/>
    <w:rsid w:val="001304C3"/>
    <w:rsid w:val="0013333A"/>
    <w:rsid w:val="00133343"/>
    <w:rsid w:val="001375AD"/>
    <w:rsid w:val="00137CAC"/>
    <w:rsid w:val="001407AE"/>
    <w:rsid w:val="00140CAD"/>
    <w:rsid w:val="00141CCC"/>
    <w:rsid w:val="00141FEC"/>
    <w:rsid w:val="00142584"/>
    <w:rsid w:val="0014313A"/>
    <w:rsid w:val="001433B4"/>
    <w:rsid w:val="00143913"/>
    <w:rsid w:val="00143CA1"/>
    <w:rsid w:val="00143D0F"/>
    <w:rsid w:val="00145A84"/>
    <w:rsid w:val="00145FFE"/>
    <w:rsid w:val="001509BE"/>
    <w:rsid w:val="0015435B"/>
    <w:rsid w:val="001568B7"/>
    <w:rsid w:val="00160946"/>
    <w:rsid w:val="00160B7B"/>
    <w:rsid w:val="0016362E"/>
    <w:rsid w:val="001654D5"/>
    <w:rsid w:val="0016608C"/>
    <w:rsid w:val="0016779F"/>
    <w:rsid w:val="001706F1"/>
    <w:rsid w:val="00170780"/>
    <w:rsid w:val="00171D89"/>
    <w:rsid w:val="00174770"/>
    <w:rsid w:val="00175A4B"/>
    <w:rsid w:val="00176109"/>
    <w:rsid w:val="001762DC"/>
    <w:rsid w:val="00180B1D"/>
    <w:rsid w:val="00180B98"/>
    <w:rsid w:val="00184247"/>
    <w:rsid w:val="001844D2"/>
    <w:rsid w:val="0019058F"/>
    <w:rsid w:val="00190D5F"/>
    <w:rsid w:val="00191962"/>
    <w:rsid w:val="00191A35"/>
    <w:rsid w:val="001922BF"/>
    <w:rsid w:val="00193233"/>
    <w:rsid w:val="00193606"/>
    <w:rsid w:val="001938EC"/>
    <w:rsid w:val="00194129"/>
    <w:rsid w:val="001948CF"/>
    <w:rsid w:val="00197302"/>
    <w:rsid w:val="001A1450"/>
    <w:rsid w:val="001A1981"/>
    <w:rsid w:val="001A1E7F"/>
    <w:rsid w:val="001A2216"/>
    <w:rsid w:val="001A4997"/>
    <w:rsid w:val="001A7E35"/>
    <w:rsid w:val="001B291C"/>
    <w:rsid w:val="001B3049"/>
    <w:rsid w:val="001B391E"/>
    <w:rsid w:val="001B463E"/>
    <w:rsid w:val="001B498E"/>
    <w:rsid w:val="001B4E45"/>
    <w:rsid w:val="001B6BF1"/>
    <w:rsid w:val="001C0639"/>
    <w:rsid w:val="001C078E"/>
    <w:rsid w:val="001C4F07"/>
    <w:rsid w:val="001C6535"/>
    <w:rsid w:val="001D0C0F"/>
    <w:rsid w:val="001D0F37"/>
    <w:rsid w:val="001D143D"/>
    <w:rsid w:val="001D1E40"/>
    <w:rsid w:val="001D2CE0"/>
    <w:rsid w:val="001D5C5A"/>
    <w:rsid w:val="001D7CAB"/>
    <w:rsid w:val="001E039B"/>
    <w:rsid w:val="001E0E2B"/>
    <w:rsid w:val="001E1803"/>
    <w:rsid w:val="001E19AB"/>
    <w:rsid w:val="001E2A6E"/>
    <w:rsid w:val="001E4384"/>
    <w:rsid w:val="001E43F1"/>
    <w:rsid w:val="001E447F"/>
    <w:rsid w:val="001E62BA"/>
    <w:rsid w:val="001F0806"/>
    <w:rsid w:val="001F148D"/>
    <w:rsid w:val="001F1AF2"/>
    <w:rsid w:val="001F28B0"/>
    <w:rsid w:val="001F2C98"/>
    <w:rsid w:val="001F3F2A"/>
    <w:rsid w:val="001F446B"/>
    <w:rsid w:val="001F4FAC"/>
    <w:rsid w:val="001F5C89"/>
    <w:rsid w:val="00200067"/>
    <w:rsid w:val="00201A8B"/>
    <w:rsid w:val="00203563"/>
    <w:rsid w:val="002042FD"/>
    <w:rsid w:val="00211191"/>
    <w:rsid w:val="002119F5"/>
    <w:rsid w:val="00213CBD"/>
    <w:rsid w:val="002141B3"/>
    <w:rsid w:val="00214930"/>
    <w:rsid w:val="00214C0A"/>
    <w:rsid w:val="002158AC"/>
    <w:rsid w:val="00215BB8"/>
    <w:rsid w:val="002161B8"/>
    <w:rsid w:val="00216812"/>
    <w:rsid w:val="00220151"/>
    <w:rsid w:val="0022067B"/>
    <w:rsid w:val="00221C10"/>
    <w:rsid w:val="00221F1A"/>
    <w:rsid w:val="00223D8F"/>
    <w:rsid w:val="00227C5F"/>
    <w:rsid w:val="00227EC0"/>
    <w:rsid w:val="00230931"/>
    <w:rsid w:val="00230DBC"/>
    <w:rsid w:val="00231ED3"/>
    <w:rsid w:val="00232F80"/>
    <w:rsid w:val="00235851"/>
    <w:rsid w:val="00235D1F"/>
    <w:rsid w:val="00236D1E"/>
    <w:rsid w:val="00236DC7"/>
    <w:rsid w:val="002429A7"/>
    <w:rsid w:val="002444E3"/>
    <w:rsid w:val="002451FF"/>
    <w:rsid w:val="00245B82"/>
    <w:rsid w:val="00245BE8"/>
    <w:rsid w:val="0024652C"/>
    <w:rsid w:val="00247B04"/>
    <w:rsid w:val="002502FC"/>
    <w:rsid w:val="00250837"/>
    <w:rsid w:val="0025125C"/>
    <w:rsid w:val="002513DD"/>
    <w:rsid w:val="00252469"/>
    <w:rsid w:val="00252645"/>
    <w:rsid w:val="00254073"/>
    <w:rsid w:val="002543E9"/>
    <w:rsid w:val="00257FE2"/>
    <w:rsid w:val="002608DE"/>
    <w:rsid w:val="00261C26"/>
    <w:rsid w:val="002623FE"/>
    <w:rsid w:val="0026279C"/>
    <w:rsid w:val="00263A1F"/>
    <w:rsid w:val="00264B9B"/>
    <w:rsid w:val="002708F6"/>
    <w:rsid w:val="0027442B"/>
    <w:rsid w:val="00275C91"/>
    <w:rsid w:val="002801F3"/>
    <w:rsid w:val="00280986"/>
    <w:rsid w:val="00283766"/>
    <w:rsid w:val="00283D1D"/>
    <w:rsid w:val="00285323"/>
    <w:rsid w:val="002854E1"/>
    <w:rsid w:val="0028557E"/>
    <w:rsid w:val="002864E4"/>
    <w:rsid w:val="00286CE5"/>
    <w:rsid w:val="002905F6"/>
    <w:rsid w:val="002906D5"/>
    <w:rsid w:val="00290E2E"/>
    <w:rsid w:val="0029100F"/>
    <w:rsid w:val="00291D1E"/>
    <w:rsid w:val="00292D03"/>
    <w:rsid w:val="00292FAF"/>
    <w:rsid w:val="00293420"/>
    <w:rsid w:val="0029384C"/>
    <w:rsid w:val="00294979"/>
    <w:rsid w:val="002951CD"/>
    <w:rsid w:val="00296219"/>
    <w:rsid w:val="00296CD2"/>
    <w:rsid w:val="002A2207"/>
    <w:rsid w:val="002A26FE"/>
    <w:rsid w:val="002A31D0"/>
    <w:rsid w:val="002A3C46"/>
    <w:rsid w:val="002A4457"/>
    <w:rsid w:val="002A5108"/>
    <w:rsid w:val="002A5B91"/>
    <w:rsid w:val="002B0642"/>
    <w:rsid w:val="002B1089"/>
    <w:rsid w:val="002B14A8"/>
    <w:rsid w:val="002B2251"/>
    <w:rsid w:val="002B32F9"/>
    <w:rsid w:val="002B38AD"/>
    <w:rsid w:val="002B7327"/>
    <w:rsid w:val="002B7732"/>
    <w:rsid w:val="002C14C5"/>
    <w:rsid w:val="002D0C22"/>
    <w:rsid w:val="002D10A5"/>
    <w:rsid w:val="002D206B"/>
    <w:rsid w:val="002D24D5"/>
    <w:rsid w:val="002D2A8C"/>
    <w:rsid w:val="002D3906"/>
    <w:rsid w:val="002D635F"/>
    <w:rsid w:val="002D7A46"/>
    <w:rsid w:val="002D7EC5"/>
    <w:rsid w:val="002D7F07"/>
    <w:rsid w:val="002E0901"/>
    <w:rsid w:val="002E13AE"/>
    <w:rsid w:val="002E1AAA"/>
    <w:rsid w:val="002E2C0B"/>
    <w:rsid w:val="002E5299"/>
    <w:rsid w:val="002E58E9"/>
    <w:rsid w:val="002E5F8C"/>
    <w:rsid w:val="002E67EE"/>
    <w:rsid w:val="002E7798"/>
    <w:rsid w:val="002E7847"/>
    <w:rsid w:val="002E7859"/>
    <w:rsid w:val="002E7C60"/>
    <w:rsid w:val="002E7EF2"/>
    <w:rsid w:val="002F120F"/>
    <w:rsid w:val="002F2C8A"/>
    <w:rsid w:val="002F3491"/>
    <w:rsid w:val="002F462C"/>
    <w:rsid w:val="002F5051"/>
    <w:rsid w:val="002F5CBC"/>
    <w:rsid w:val="002F6773"/>
    <w:rsid w:val="002F7BED"/>
    <w:rsid w:val="00300672"/>
    <w:rsid w:val="00301388"/>
    <w:rsid w:val="00301742"/>
    <w:rsid w:val="00301B98"/>
    <w:rsid w:val="0030256A"/>
    <w:rsid w:val="003029D2"/>
    <w:rsid w:val="003038B9"/>
    <w:rsid w:val="00303AA1"/>
    <w:rsid w:val="00304025"/>
    <w:rsid w:val="00304BB4"/>
    <w:rsid w:val="0030551D"/>
    <w:rsid w:val="00305B43"/>
    <w:rsid w:val="00306831"/>
    <w:rsid w:val="00306A99"/>
    <w:rsid w:val="00306AEF"/>
    <w:rsid w:val="00306C16"/>
    <w:rsid w:val="00306EBF"/>
    <w:rsid w:val="00310A69"/>
    <w:rsid w:val="00310E06"/>
    <w:rsid w:val="00311B7D"/>
    <w:rsid w:val="003122A9"/>
    <w:rsid w:val="0031340F"/>
    <w:rsid w:val="0031352A"/>
    <w:rsid w:val="0031562E"/>
    <w:rsid w:val="00317A4C"/>
    <w:rsid w:val="00321DF3"/>
    <w:rsid w:val="0032264E"/>
    <w:rsid w:val="0032273C"/>
    <w:rsid w:val="00323C38"/>
    <w:rsid w:val="00324B52"/>
    <w:rsid w:val="00324E97"/>
    <w:rsid w:val="00324F96"/>
    <w:rsid w:val="00325B3D"/>
    <w:rsid w:val="00326877"/>
    <w:rsid w:val="00330BBC"/>
    <w:rsid w:val="00331507"/>
    <w:rsid w:val="0033188E"/>
    <w:rsid w:val="00331A1A"/>
    <w:rsid w:val="00331D2E"/>
    <w:rsid w:val="00334FBB"/>
    <w:rsid w:val="003372EB"/>
    <w:rsid w:val="00340202"/>
    <w:rsid w:val="00344385"/>
    <w:rsid w:val="00351299"/>
    <w:rsid w:val="00351DEB"/>
    <w:rsid w:val="00352DB5"/>
    <w:rsid w:val="003535D0"/>
    <w:rsid w:val="00353914"/>
    <w:rsid w:val="00355A26"/>
    <w:rsid w:val="00355BC1"/>
    <w:rsid w:val="00355DD9"/>
    <w:rsid w:val="00356AD3"/>
    <w:rsid w:val="00357D7E"/>
    <w:rsid w:val="0036094B"/>
    <w:rsid w:val="003644A4"/>
    <w:rsid w:val="00371EDC"/>
    <w:rsid w:val="003725FE"/>
    <w:rsid w:val="00372AAF"/>
    <w:rsid w:val="0037350C"/>
    <w:rsid w:val="00374859"/>
    <w:rsid w:val="0037716D"/>
    <w:rsid w:val="0038127B"/>
    <w:rsid w:val="003815E4"/>
    <w:rsid w:val="00384364"/>
    <w:rsid w:val="00384964"/>
    <w:rsid w:val="00385203"/>
    <w:rsid w:val="0038755C"/>
    <w:rsid w:val="00387737"/>
    <w:rsid w:val="00387C34"/>
    <w:rsid w:val="003904A2"/>
    <w:rsid w:val="00392AA6"/>
    <w:rsid w:val="00392DF2"/>
    <w:rsid w:val="00395260"/>
    <w:rsid w:val="0039553E"/>
    <w:rsid w:val="00395765"/>
    <w:rsid w:val="003A010D"/>
    <w:rsid w:val="003A102E"/>
    <w:rsid w:val="003A5D5C"/>
    <w:rsid w:val="003A60B0"/>
    <w:rsid w:val="003A6B7D"/>
    <w:rsid w:val="003B05F3"/>
    <w:rsid w:val="003B1558"/>
    <w:rsid w:val="003B1A85"/>
    <w:rsid w:val="003B1EE0"/>
    <w:rsid w:val="003B44E1"/>
    <w:rsid w:val="003B6630"/>
    <w:rsid w:val="003B6E72"/>
    <w:rsid w:val="003B6F4D"/>
    <w:rsid w:val="003B7325"/>
    <w:rsid w:val="003B7697"/>
    <w:rsid w:val="003B7710"/>
    <w:rsid w:val="003B7DFF"/>
    <w:rsid w:val="003C1B21"/>
    <w:rsid w:val="003C2CFE"/>
    <w:rsid w:val="003C6837"/>
    <w:rsid w:val="003C6EBE"/>
    <w:rsid w:val="003D1799"/>
    <w:rsid w:val="003D181E"/>
    <w:rsid w:val="003D19EA"/>
    <w:rsid w:val="003D1C3B"/>
    <w:rsid w:val="003D1CF3"/>
    <w:rsid w:val="003D2B67"/>
    <w:rsid w:val="003D4853"/>
    <w:rsid w:val="003D63E2"/>
    <w:rsid w:val="003E185F"/>
    <w:rsid w:val="003E36C8"/>
    <w:rsid w:val="003E4921"/>
    <w:rsid w:val="003E5A0C"/>
    <w:rsid w:val="003E7080"/>
    <w:rsid w:val="003F127B"/>
    <w:rsid w:val="003F1472"/>
    <w:rsid w:val="003F14B0"/>
    <w:rsid w:val="003F1A33"/>
    <w:rsid w:val="003F2214"/>
    <w:rsid w:val="003F278C"/>
    <w:rsid w:val="003F3411"/>
    <w:rsid w:val="003F3782"/>
    <w:rsid w:val="003F3F11"/>
    <w:rsid w:val="003F4A17"/>
    <w:rsid w:val="003F516F"/>
    <w:rsid w:val="003F5606"/>
    <w:rsid w:val="003F7173"/>
    <w:rsid w:val="00403D37"/>
    <w:rsid w:val="00404D0A"/>
    <w:rsid w:val="004057E6"/>
    <w:rsid w:val="00406913"/>
    <w:rsid w:val="00410026"/>
    <w:rsid w:val="004152B8"/>
    <w:rsid w:val="004216B8"/>
    <w:rsid w:val="00422ED2"/>
    <w:rsid w:val="00423028"/>
    <w:rsid w:val="0042377C"/>
    <w:rsid w:val="004240E0"/>
    <w:rsid w:val="00425AB0"/>
    <w:rsid w:val="00425C62"/>
    <w:rsid w:val="00426E39"/>
    <w:rsid w:val="00427ADF"/>
    <w:rsid w:val="00427E18"/>
    <w:rsid w:val="00427FD6"/>
    <w:rsid w:val="0043020E"/>
    <w:rsid w:val="0043188A"/>
    <w:rsid w:val="00434BB0"/>
    <w:rsid w:val="004362DE"/>
    <w:rsid w:val="00436F6F"/>
    <w:rsid w:val="00437466"/>
    <w:rsid w:val="00437837"/>
    <w:rsid w:val="00440DCB"/>
    <w:rsid w:val="004411A7"/>
    <w:rsid w:val="00442AAB"/>
    <w:rsid w:val="00445C6F"/>
    <w:rsid w:val="0044656C"/>
    <w:rsid w:val="00446949"/>
    <w:rsid w:val="0044707A"/>
    <w:rsid w:val="0044785E"/>
    <w:rsid w:val="00447A73"/>
    <w:rsid w:val="004507BD"/>
    <w:rsid w:val="00450C54"/>
    <w:rsid w:val="0045143D"/>
    <w:rsid w:val="00453087"/>
    <w:rsid w:val="00455C01"/>
    <w:rsid w:val="00455EDA"/>
    <w:rsid w:val="00456764"/>
    <w:rsid w:val="004604B7"/>
    <w:rsid w:val="0046098F"/>
    <w:rsid w:val="00460C0E"/>
    <w:rsid w:val="00462F7E"/>
    <w:rsid w:val="0046505A"/>
    <w:rsid w:val="00465B3E"/>
    <w:rsid w:val="004671BB"/>
    <w:rsid w:val="00467D90"/>
    <w:rsid w:val="004704DE"/>
    <w:rsid w:val="00470D8B"/>
    <w:rsid w:val="00472B27"/>
    <w:rsid w:val="00472C0D"/>
    <w:rsid w:val="00472ECB"/>
    <w:rsid w:val="004732D2"/>
    <w:rsid w:val="0047482D"/>
    <w:rsid w:val="004755F1"/>
    <w:rsid w:val="00476604"/>
    <w:rsid w:val="00482002"/>
    <w:rsid w:val="00482D0E"/>
    <w:rsid w:val="00482F87"/>
    <w:rsid w:val="004850BD"/>
    <w:rsid w:val="004877B4"/>
    <w:rsid w:val="004903C8"/>
    <w:rsid w:val="00493C42"/>
    <w:rsid w:val="00495D3C"/>
    <w:rsid w:val="00496457"/>
    <w:rsid w:val="00497BB2"/>
    <w:rsid w:val="00497FDA"/>
    <w:rsid w:val="004A0283"/>
    <w:rsid w:val="004A05F3"/>
    <w:rsid w:val="004A10F9"/>
    <w:rsid w:val="004A21EC"/>
    <w:rsid w:val="004A33FF"/>
    <w:rsid w:val="004A3473"/>
    <w:rsid w:val="004A3F4C"/>
    <w:rsid w:val="004A5C8F"/>
    <w:rsid w:val="004A5CCB"/>
    <w:rsid w:val="004A65E8"/>
    <w:rsid w:val="004A6A76"/>
    <w:rsid w:val="004A7F9B"/>
    <w:rsid w:val="004B2002"/>
    <w:rsid w:val="004B210A"/>
    <w:rsid w:val="004B2B1C"/>
    <w:rsid w:val="004B3384"/>
    <w:rsid w:val="004B39A2"/>
    <w:rsid w:val="004B3E22"/>
    <w:rsid w:val="004B4984"/>
    <w:rsid w:val="004B4AA0"/>
    <w:rsid w:val="004B542D"/>
    <w:rsid w:val="004B67DC"/>
    <w:rsid w:val="004B7082"/>
    <w:rsid w:val="004C18B0"/>
    <w:rsid w:val="004C21CD"/>
    <w:rsid w:val="004C392D"/>
    <w:rsid w:val="004C3B1C"/>
    <w:rsid w:val="004C54EA"/>
    <w:rsid w:val="004C7AA9"/>
    <w:rsid w:val="004D08D1"/>
    <w:rsid w:val="004D137F"/>
    <w:rsid w:val="004D5C00"/>
    <w:rsid w:val="004D73BD"/>
    <w:rsid w:val="004D7788"/>
    <w:rsid w:val="004E05DA"/>
    <w:rsid w:val="004E06A1"/>
    <w:rsid w:val="004E0B4D"/>
    <w:rsid w:val="004E1680"/>
    <w:rsid w:val="004E1990"/>
    <w:rsid w:val="004E3C1F"/>
    <w:rsid w:val="004E4F13"/>
    <w:rsid w:val="004E5B31"/>
    <w:rsid w:val="004E66B9"/>
    <w:rsid w:val="004E688F"/>
    <w:rsid w:val="004E6BC1"/>
    <w:rsid w:val="004E6F63"/>
    <w:rsid w:val="004F1188"/>
    <w:rsid w:val="004F13F7"/>
    <w:rsid w:val="004F1DF0"/>
    <w:rsid w:val="004F1E78"/>
    <w:rsid w:val="004F2AAA"/>
    <w:rsid w:val="004F2E68"/>
    <w:rsid w:val="004F394D"/>
    <w:rsid w:val="004F634F"/>
    <w:rsid w:val="00500338"/>
    <w:rsid w:val="005008DE"/>
    <w:rsid w:val="00500E1F"/>
    <w:rsid w:val="005028B6"/>
    <w:rsid w:val="00502E74"/>
    <w:rsid w:val="005037E3"/>
    <w:rsid w:val="005044E4"/>
    <w:rsid w:val="005058A4"/>
    <w:rsid w:val="00505F9A"/>
    <w:rsid w:val="0050777A"/>
    <w:rsid w:val="00507929"/>
    <w:rsid w:val="00507E24"/>
    <w:rsid w:val="005106BE"/>
    <w:rsid w:val="00511AF4"/>
    <w:rsid w:val="0051320E"/>
    <w:rsid w:val="005137A1"/>
    <w:rsid w:val="005160CB"/>
    <w:rsid w:val="0051688A"/>
    <w:rsid w:val="00517C95"/>
    <w:rsid w:val="00524E3E"/>
    <w:rsid w:val="0052502C"/>
    <w:rsid w:val="0052636E"/>
    <w:rsid w:val="005263DF"/>
    <w:rsid w:val="00530506"/>
    <w:rsid w:val="00531301"/>
    <w:rsid w:val="0053189E"/>
    <w:rsid w:val="00531E7A"/>
    <w:rsid w:val="005325A4"/>
    <w:rsid w:val="005327CA"/>
    <w:rsid w:val="00534291"/>
    <w:rsid w:val="0053605B"/>
    <w:rsid w:val="005378EF"/>
    <w:rsid w:val="005400E6"/>
    <w:rsid w:val="005408AB"/>
    <w:rsid w:val="00541012"/>
    <w:rsid w:val="0054146D"/>
    <w:rsid w:val="005417A0"/>
    <w:rsid w:val="00541AE7"/>
    <w:rsid w:val="005432DA"/>
    <w:rsid w:val="00544FEE"/>
    <w:rsid w:val="0054500D"/>
    <w:rsid w:val="0054628B"/>
    <w:rsid w:val="005475E6"/>
    <w:rsid w:val="0055105B"/>
    <w:rsid w:val="00551CF2"/>
    <w:rsid w:val="00552474"/>
    <w:rsid w:val="00553E3C"/>
    <w:rsid w:val="00554AE4"/>
    <w:rsid w:val="005553C7"/>
    <w:rsid w:val="005555A5"/>
    <w:rsid w:val="00557D23"/>
    <w:rsid w:val="0056021A"/>
    <w:rsid w:val="0056182A"/>
    <w:rsid w:val="0056226D"/>
    <w:rsid w:val="00562D49"/>
    <w:rsid w:val="00563D2D"/>
    <w:rsid w:val="00564AE9"/>
    <w:rsid w:val="00566B82"/>
    <w:rsid w:val="0056732E"/>
    <w:rsid w:val="00567D30"/>
    <w:rsid w:val="00570A34"/>
    <w:rsid w:val="00572C1F"/>
    <w:rsid w:val="005746F4"/>
    <w:rsid w:val="00577BD8"/>
    <w:rsid w:val="00577D93"/>
    <w:rsid w:val="00586B54"/>
    <w:rsid w:val="00591210"/>
    <w:rsid w:val="005938C9"/>
    <w:rsid w:val="005A1E75"/>
    <w:rsid w:val="005A27E9"/>
    <w:rsid w:val="005B1477"/>
    <w:rsid w:val="005B285E"/>
    <w:rsid w:val="005B2D98"/>
    <w:rsid w:val="005B368C"/>
    <w:rsid w:val="005B5A4E"/>
    <w:rsid w:val="005C10AD"/>
    <w:rsid w:val="005C1834"/>
    <w:rsid w:val="005C200C"/>
    <w:rsid w:val="005C21AC"/>
    <w:rsid w:val="005C24E4"/>
    <w:rsid w:val="005C2C2B"/>
    <w:rsid w:val="005C2F64"/>
    <w:rsid w:val="005C45EF"/>
    <w:rsid w:val="005C5321"/>
    <w:rsid w:val="005C56A8"/>
    <w:rsid w:val="005C5CDE"/>
    <w:rsid w:val="005D2A4C"/>
    <w:rsid w:val="005D34E3"/>
    <w:rsid w:val="005D4285"/>
    <w:rsid w:val="005D7652"/>
    <w:rsid w:val="005D7BAF"/>
    <w:rsid w:val="005E31BD"/>
    <w:rsid w:val="005E3F74"/>
    <w:rsid w:val="005E58FA"/>
    <w:rsid w:val="005E5C5B"/>
    <w:rsid w:val="005E6050"/>
    <w:rsid w:val="005E63D9"/>
    <w:rsid w:val="005F06CD"/>
    <w:rsid w:val="005F1D3A"/>
    <w:rsid w:val="005F29EB"/>
    <w:rsid w:val="005F49E3"/>
    <w:rsid w:val="005F56FF"/>
    <w:rsid w:val="005F5A8D"/>
    <w:rsid w:val="005F669A"/>
    <w:rsid w:val="00600F55"/>
    <w:rsid w:val="00604850"/>
    <w:rsid w:val="00604CD7"/>
    <w:rsid w:val="0060520B"/>
    <w:rsid w:val="006057D4"/>
    <w:rsid w:val="00605CEC"/>
    <w:rsid w:val="00605F80"/>
    <w:rsid w:val="0060637E"/>
    <w:rsid w:val="0060669D"/>
    <w:rsid w:val="00606D1D"/>
    <w:rsid w:val="00610A5B"/>
    <w:rsid w:val="0061203F"/>
    <w:rsid w:val="00613851"/>
    <w:rsid w:val="0061387E"/>
    <w:rsid w:val="0061402A"/>
    <w:rsid w:val="00614655"/>
    <w:rsid w:val="006147F8"/>
    <w:rsid w:val="0061574E"/>
    <w:rsid w:val="0061620F"/>
    <w:rsid w:val="0062548B"/>
    <w:rsid w:val="00625625"/>
    <w:rsid w:val="0062607A"/>
    <w:rsid w:val="006276F7"/>
    <w:rsid w:val="00630EDD"/>
    <w:rsid w:val="006352C8"/>
    <w:rsid w:val="006353CD"/>
    <w:rsid w:val="00635F70"/>
    <w:rsid w:val="00640B73"/>
    <w:rsid w:val="006426CF"/>
    <w:rsid w:val="006441F7"/>
    <w:rsid w:val="0065020E"/>
    <w:rsid w:val="00651AF6"/>
    <w:rsid w:val="00653EC5"/>
    <w:rsid w:val="00654EA6"/>
    <w:rsid w:val="00655A35"/>
    <w:rsid w:val="0065646F"/>
    <w:rsid w:val="00661231"/>
    <w:rsid w:val="00663691"/>
    <w:rsid w:val="0066556F"/>
    <w:rsid w:val="00665891"/>
    <w:rsid w:val="00670D6C"/>
    <w:rsid w:val="0067143D"/>
    <w:rsid w:val="0067218C"/>
    <w:rsid w:val="006722C6"/>
    <w:rsid w:val="00673CE0"/>
    <w:rsid w:val="00673DEB"/>
    <w:rsid w:val="006744F1"/>
    <w:rsid w:val="00674C08"/>
    <w:rsid w:val="0067649A"/>
    <w:rsid w:val="00680CD4"/>
    <w:rsid w:val="0068175D"/>
    <w:rsid w:val="00682E7F"/>
    <w:rsid w:val="00684058"/>
    <w:rsid w:val="00684E0E"/>
    <w:rsid w:val="00685525"/>
    <w:rsid w:val="00686A86"/>
    <w:rsid w:val="00690322"/>
    <w:rsid w:val="00690B3A"/>
    <w:rsid w:val="006916F5"/>
    <w:rsid w:val="00693CF0"/>
    <w:rsid w:val="006950C4"/>
    <w:rsid w:val="006971A0"/>
    <w:rsid w:val="006A0F5E"/>
    <w:rsid w:val="006A10E5"/>
    <w:rsid w:val="006A1302"/>
    <w:rsid w:val="006A1485"/>
    <w:rsid w:val="006A2E5D"/>
    <w:rsid w:val="006A3856"/>
    <w:rsid w:val="006A43DF"/>
    <w:rsid w:val="006A6CFF"/>
    <w:rsid w:val="006A703A"/>
    <w:rsid w:val="006A7666"/>
    <w:rsid w:val="006B3155"/>
    <w:rsid w:val="006B35C7"/>
    <w:rsid w:val="006B5A22"/>
    <w:rsid w:val="006B6C07"/>
    <w:rsid w:val="006B6DE2"/>
    <w:rsid w:val="006C0043"/>
    <w:rsid w:val="006C0E9F"/>
    <w:rsid w:val="006C11C8"/>
    <w:rsid w:val="006C35FB"/>
    <w:rsid w:val="006C4630"/>
    <w:rsid w:val="006C4848"/>
    <w:rsid w:val="006C59E5"/>
    <w:rsid w:val="006C6142"/>
    <w:rsid w:val="006C73AD"/>
    <w:rsid w:val="006C7CDD"/>
    <w:rsid w:val="006D1E3A"/>
    <w:rsid w:val="006D2D8E"/>
    <w:rsid w:val="006D30FB"/>
    <w:rsid w:val="006D3A43"/>
    <w:rsid w:val="006D42AC"/>
    <w:rsid w:val="006D5FAA"/>
    <w:rsid w:val="006D7C72"/>
    <w:rsid w:val="006E057F"/>
    <w:rsid w:val="006E0C9C"/>
    <w:rsid w:val="006E2D30"/>
    <w:rsid w:val="006E6BDB"/>
    <w:rsid w:val="006E6C05"/>
    <w:rsid w:val="006E6E2E"/>
    <w:rsid w:val="006E7EAD"/>
    <w:rsid w:val="006F0A10"/>
    <w:rsid w:val="006F15B9"/>
    <w:rsid w:val="006F20CE"/>
    <w:rsid w:val="006F3C30"/>
    <w:rsid w:val="006F3F23"/>
    <w:rsid w:val="006F4D1E"/>
    <w:rsid w:val="006F4E3D"/>
    <w:rsid w:val="006F596E"/>
    <w:rsid w:val="006F70D1"/>
    <w:rsid w:val="006F70E0"/>
    <w:rsid w:val="006F7CB8"/>
    <w:rsid w:val="00701A23"/>
    <w:rsid w:val="00702369"/>
    <w:rsid w:val="007035B9"/>
    <w:rsid w:val="00705072"/>
    <w:rsid w:val="00705086"/>
    <w:rsid w:val="007074B6"/>
    <w:rsid w:val="00710191"/>
    <w:rsid w:val="00710C14"/>
    <w:rsid w:val="00710E3A"/>
    <w:rsid w:val="00712B54"/>
    <w:rsid w:val="007136CD"/>
    <w:rsid w:val="00713F88"/>
    <w:rsid w:val="00714FF4"/>
    <w:rsid w:val="0071673A"/>
    <w:rsid w:val="0072082F"/>
    <w:rsid w:val="00721DA8"/>
    <w:rsid w:val="00721FD0"/>
    <w:rsid w:val="00722642"/>
    <w:rsid w:val="00722CB3"/>
    <w:rsid w:val="00726278"/>
    <w:rsid w:val="007310EC"/>
    <w:rsid w:val="00732483"/>
    <w:rsid w:val="00733BB7"/>
    <w:rsid w:val="00733BEA"/>
    <w:rsid w:val="00734FD1"/>
    <w:rsid w:val="00737055"/>
    <w:rsid w:val="007406DA"/>
    <w:rsid w:val="007407EB"/>
    <w:rsid w:val="007419E0"/>
    <w:rsid w:val="007432BC"/>
    <w:rsid w:val="0074705E"/>
    <w:rsid w:val="00752452"/>
    <w:rsid w:val="00752B0E"/>
    <w:rsid w:val="007537C0"/>
    <w:rsid w:val="007553E9"/>
    <w:rsid w:val="00756234"/>
    <w:rsid w:val="00756974"/>
    <w:rsid w:val="00757083"/>
    <w:rsid w:val="007571E7"/>
    <w:rsid w:val="00763C8A"/>
    <w:rsid w:val="00763CE3"/>
    <w:rsid w:val="00766609"/>
    <w:rsid w:val="00766767"/>
    <w:rsid w:val="00766CC3"/>
    <w:rsid w:val="00772246"/>
    <w:rsid w:val="00773403"/>
    <w:rsid w:val="007736C5"/>
    <w:rsid w:val="007741F5"/>
    <w:rsid w:val="00774450"/>
    <w:rsid w:val="00774C95"/>
    <w:rsid w:val="0077529B"/>
    <w:rsid w:val="007815F7"/>
    <w:rsid w:val="007849E7"/>
    <w:rsid w:val="00785E59"/>
    <w:rsid w:val="00787060"/>
    <w:rsid w:val="007907AE"/>
    <w:rsid w:val="00790A3F"/>
    <w:rsid w:val="007926EE"/>
    <w:rsid w:val="00793998"/>
    <w:rsid w:val="00794473"/>
    <w:rsid w:val="007947FA"/>
    <w:rsid w:val="00795281"/>
    <w:rsid w:val="0079559B"/>
    <w:rsid w:val="00796F41"/>
    <w:rsid w:val="0079753F"/>
    <w:rsid w:val="00797581"/>
    <w:rsid w:val="00797C73"/>
    <w:rsid w:val="007A055D"/>
    <w:rsid w:val="007A105B"/>
    <w:rsid w:val="007A4314"/>
    <w:rsid w:val="007A46AA"/>
    <w:rsid w:val="007A578D"/>
    <w:rsid w:val="007A6C9C"/>
    <w:rsid w:val="007B1457"/>
    <w:rsid w:val="007B17A3"/>
    <w:rsid w:val="007B2E52"/>
    <w:rsid w:val="007B3532"/>
    <w:rsid w:val="007B3D13"/>
    <w:rsid w:val="007B60CE"/>
    <w:rsid w:val="007B747A"/>
    <w:rsid w:val="007C09AF"/>
    <w:rsid w:val="007C1640"/>
    <w:rsid w:val="007C22E8"/>
    <w:rsid w:val="007C3918"/>
    <w:rsid w:val="007C56B9"/>
    <w:rsid w:val="007C574E"/>
    <w:rsid w:val="007C631A"/>
    <w:rsid w:val="007C7175"/>
    <w:rsid w:val="007D3550"/>
    <w:rsid w:val="007D3FF8"/>
    <w:rsid w:val="007D631A"/>
    <w:rsid w:val="007D6E70"/>
    <w:rsid w:val="007D716D"/>
    <w:rsid w:val="007E236F"/>
    <w:rsid w:val="007E2C1B"/>
    <w:rsid w:val="007E3880"/>
    <w:rsid w:val="007E3A4B"/>
    <w:rsid w:val="007E4CC8"/>
    <w:rsid w:val="007E5662"/>
    <w:rsid w:val="007E5B36"/>
    <w:rsid w:val="007F02CF"/>
    <w:rsid w:val="007F14E2"/>
    <w:rsid w:val="007F3102"/>
    <w:rsid w:val="007F3AB5"/>
    <w:rsid w:val="007F3BF7"/>
    <w:rsid w:val="007F66AF"/>
    <w:rsid w:val="007F687F"/>
    <w:rsid w:val="007F6DF1"/>
    <w:rsid w:val="007F76A2"/>
    <w:rsid w:val="0080118F"/>
    <w:rsid w:val="0080130A"/>
    <w:rsid w:val="00802997"/>
    <w:rsid w:val="00802DB5"/>
    <w:rsid w:val="0080332D"/>
    <w:rsid w:val="00806845"/>
    <w:rsid w:val="00806C5D"/>
    <w:rsid w:val="00806D02"/>
    <w:rsid w:val="00807265"/>
    <w:rsid w:val="00812A87"/>
    <w:rsid w:val="00812FBB"/>
    <w:rsid w:val="00815C55"/>
    <w:rsid w:val="008167F2"/>
    <w:rsid w:val="008170B5"/>
    <w:rsid w:val="00820556"/>
    <w:rsid w:val="00821769"/>
    <w:rsid w:val="00821CCA"/>
    <w:rsid w:val="00821D36"/>
    <w:rsid w:val="00822BAD"/>
    <w:rsid w:val="00826504"/>
    <w:rsid w:val="008325B8"/>
    <w:rsid w:val="0083544D"/>
    <w:rsid w:val="00835538"/>
    <w:rsid w:val="00836FDD"/>
    <w:rsid w:val="00837A6D"/>
    <w:rsid w:val="00844832"/>
    <w:rsid w:val="00844E32"/>
    <w:rsid w:val="00844F3C"/>
    <w:rsid w:val="00850FEC"/>
    <w:rsid w:val="00853D57"/>
    <w:rsid w:val="008548CE"/>
    <w:rsid w:val="008554D9"/>
    <w:rsid w:val="00855E3B"/>
    <w:rsid w:val="00857BAB"/>
    <w:rsid w:val="0086090A"/>
    <w:rsid w:val="0086126D"/>
    <w:rsid w:val="0086206C"/>
    <w:rsid w:val="00863239"/>
    <w:rsid w:val="00863AB5"/>
    <w:rsid w:val="008660B5"/>
    <w:rsid w:val="008668D2"/>
    <w:rsid w:val="00867692"/>
    <w:rsid w:val="00871105"/>
    <w:rsid w:val="0087387E"/>
    <w:rsid w:val="00873F96"/>
    <w:rsid w:val="008754B1"/>
    <w:rsid w:val="00877579"/>
    <w:rsid w:val="00881640"/>
    <w:rsid w:val="00881D3C"/>
    <w:rsid w:val="0088389D"/>
    <w:rsid w:val="008852E6"/>
    <w:rsid w:val="008879AF"/>
    <w:rsid w:val="00887FFB"/>
    <w:rsid w:val="00890802"/>
    <w:rsid w:val="00890F7A"/>
    <w:rsid w:val="00891055"/>
    <w:rsid w:val="00893F06"/>
    <w:rsid w:val="0089588B"/>
    <w:rsid w:val="00896BE8"/>
    <w:rsid w:val="008977D5"/>
    <w:rsid w:val="008A2866"/>
    <w:rsid w:val="008A2BB8"/>
    <w:rsid w:val="008A30A8"/>
    <w:rsid w:val="008A3F87"/>
    <w:rsid w:val="008A54A8"/>
    <w:rsid w:val="008A5F8F"/>
    <w:rsid w:val="008B0EFD"/>
    <w:rsid w:val="008B50BD"/>
    <w:rsid w:val="008B6A9F"/>
    <w:rsid w:val="008B6D3E"/>
    <w:rsid w:val="008B6E9D"/>
    <w:rsid w:val="008B766E"/>
    <w:rsid w:val="008C08E7"/>
    <w:rsid w:val="008C1B18"/>
    <w:rsid w:val="008C1D1D"/>
    <w:rsid w:val="008C20C6"/>
    <w:rsid w:val="008C385C"/>
    <w:rsid w:val="008C4F37"/>
    <w:rsid w:val="008C5302"/>
    <w:rsid w:val="008C5418"/>
    <w:rsid w:val="008C5B16"/>
    <w:rsid w:val="008C6EB3"/>
    <w:rsid w:val="008D05F3"/>
    <w:rsid w:val="008D12F7"/>
    <w:rsid w:val="008D1A0C"/>
    <w:rsid w:val="008D26AC"/>
    <w:rsid w:val="008D32B0"/>
    <w:rsid w:val="008D3F82"/>
    <w:rsid w:val="008E2EB2"/>
    <w:rsid w:val="008E5032"/>
    <w:rsid w:val="008E5496"/>
    <w:rsid w:val="008E63FB"/>
    <w:rsid w:val="008E66C5"/>
    <w:rsid w:val="008E78D3"/>
    <w:rsid w:val="008F0879"/>
    <w:rsid w:val="008F1276"/>
    <w:rsid w:val="008F19DB"/>
    <w:rsid w:val="008F19F9"/>
    <w:rsid w:val="008F1F3B"/>
    <w:rsid w:val="008F26B0"/>
    <w:rsid w:val="008F2B73"/>
    <w:rsid w:val="008F3151"/>
    <w:rsid w:val="008F50A3"/>
    <w:rsid w:val="008F5710"/>
    <w:rsid w:val="008F5CC3"/>
    <w:rsid w:val="00900042"/>
    <w:rsid w:val="009018DA"/>
    <w:rsid w:val="00902301"/>
    <w:rsid w:val="00902477"/>
    <w:rsid w:val="00904A02"/>
    <w:rsid w:val="00904B19"/>
    <w:rsid w:val="00904BED"/>
    <w:rsid w:val="00907080"/>
    <w:rsid w:val="00910F2A"/>
    <w:rsid w:val="00911D18"/>
    <w:rsid w:val="00914976"/>
    <w:rsid w:val="00915C0A"/>
    <w:rsid w:val="009163FC"/>
    <w:rsid w:val="0091738B"/>
    <w:rsid w:val="00922078"/>
    <w:rsid w:val="00923EEA"/>
    <w:rsid w:val="00924123"/>
    <w:rsid w:val="00925D9D"/>
    <w:rsid w:val="009264EE"/>
    <w:rsid w:val="009268F9"/>
    <w:rsid w:val="009301C5"/>
    <w:rsid w:val="00932BC8"/>
    <w:rsid w:val="00932FC0"/>
    <w:rsid w:val="00934BA2"/>
    <w:rsid w:val="00935526"/>
    <w:rsid w:val="00942537"/>
    <w:rsid w:val="009435C1"/>
    <w:rsid w:val="0094420A"/>
    <w:rsid w:val="009445AE"/>
    <w:rsid w:val="0094614A"/>
    <w:rsid w:val="00952CB5"/>
    <w:rsid w:val="0095688F"/>
    <w:rsid w:val="00956BB1"/>
    <w:rsid w:val="0095774E"/>
    <w:rsid w:val="00960E07"/>
    <w:rsid w:val="009619B4"/>
    <w:rsid w:val="00963F11"/>
    <w:rsid w:val="00964B8C"/>
    <w:rsid w:val="00964F52"/>
    <w:rsid w:val="009652AB"/>
    <w:rsid w:val="00965B7A"/>
    <w:rsid w:val="00965E30"/>
    <w:rsid w:val="009665DC"/>
    <w:rsid w:val="00966633"/>
    <w:rsid w:val="00966BFF"/>
    <w:rsid w:val="00966EA6"/>
    <w:rsid w:val="00970ABC"/>
    <w:rsid w:val="00972E8F"/>
    <w:rsid w:val="0097683C"/>
    <w:rsid w:val="00981810"/>
    <w:rsid w:val="00982D7D"/>
    <w:rsid w:val="00987A83"/>
    <w:rsid w:val="009922E4"/>
    <w:rsid w:val="00992F02"/>
    <w:rsid w:val="009934B5"/>
    <w:rsid w:val="0099393A"/>
    <w:rsid w:val="00993A66"/>
    <w:rsid w:val="00993EE5"/>
    <w:rsid w:val="00994944"/>
    <w:rsid w:val="00996F00"/>
    <w:rsid w:val="009A0BC1"/>
    <w:rsid w:val="009A1B28"/>
    <w:rsid w:val="009A287C"/>
    <w:rsid w:val="009A2A76"/>
    <w:rsid w:val="009A2E8C"/>
    <w:rsid w:val="009A42C9"/>
    <w:rsid w:val="009A5416"/>
    <w:rsid w:val="009A6811"/>
    <w:rsid w:val="009A7094"/>
    <w:rsid w:val="009B04F9"/>
    <w:rsid w:val="009B0E18"/>
    <w:rsid w:val="009B364A"/>
    <w:rsid w:val="009B6EEC"/>
    <w:rsid w:val="009B7A52"/>
    <w:rsid w:val="009C148B"/>
    <w:rsid w:val="009C5087"/>
    <w:rsid w:val="009C5F51"/>
    <w:rsid w:val="009C6AD2"/>
    <w:rsid w:val="009C6F08"/>
    <w:rsid w:val="009C7CF0"/>
    <w:rsid w:val="009C7F1C"/>
    <w:rsid w:val="009D258C"/>
    <w:rsid w:val="009D311B"/>
    <w:rsid w:val="009D4B59"/>
    <w:rsid w:val="009D569A"/>
    <w:rsid w:val="009D6539"/>
    <w:rsid w:val="009D70A9"/>
    <w:rsid w:val="009D746C"/>
    <w:rsid w:val="009D7BF1"/>
    <w:rsid w:val="009E11B1"/>
    <w:rsid w:val="009E23E3"/>
    <w:rsid w:val="009E32FE"/>
    <w:rsid w:val="009E35F1"/>
    <w:rsid w:val="009E3EED"/>
    <w:rsid w:val="009E78B2"/>
    <w:rsid w:val="009E7ECC"/>
    <w:rsid w:val="009F033F"/>
    <w:rsid w:val="009F1C53"/>
    <w:rsid w:val="009F2D37"/>
    <w:rsid w:val="009F4A03"/>
    <w:rsid w:val="009F5641"/>
    <w:rsid w:val="009F5D71"/>
    <w:rsid w:val="009F5F0E"/>
    <w:rsid w:val="009F662E"/>
    <w:rsid w:val="009F7EA8"/>
    <w:rsid w:val="00A00B26"/>
    <w:rsid w:val="00A01B2A"/>
    <w:rsid w:val="00A029A6"/>
    <w:rsid w:val="00A0356E"/>
    <w:rsid w:val="00A04622"/>
    <w:rsid w:val="00A0682E"/>
    <w:rsid w:val="00A10859"/>
    <w:rsid w:val="00A10CD9"/>
    <w:rsid w:val="00A14E0B"/>
    <w:rsid w:val="00A16981"/>
    <w:rsid w:val="00A20932"/>
    <w:rsid w:val="00A20AA9"/>
    <w:rsid w:val="00A21A36"/>
    <w:rsid w:val="00A25549"/>
    <w:rsid w:val="00A270FB"/>
    <w:rsid w:val="00A2724B"/>
    <w:rsid w:val="00A2745A"/>
    <w:rsid w:val="00A27CEC"/>
    <w:rsid w:val="00A27E39"/>
    <w:rsid w:val="00A3128F"/>
    <w:rsid w:val="00A31EB5"/>
    <w:rsid w:val="00A3253E"/>
    <w:rsid w:val="00A32982"/>
    <w:rsid w:val="00A335F5"/>
    <w:rsid w:val="00A34986"/>
    <w:rsid w:val="00A34BD9"/>
    <w:rsid w:val="00A40501"/>
    <w:rsid w:val="00A41486"/>
    <w:rsid w:val="00A41A69"/>
    <w:rsid w:val="00A435AD"/>
    <w:rsid w:val="00A451A5"/>
    <w:rsid w:val="00A52B0A"/>
    <w:rsid w:val="00A53BF6"/>
    <w:rsid w:val="00A55CFA"/>
    <w:rsid w:val="00A6233B"/>
    <w:rsid w:val="00A659DA"/>
    <w:rsid w:val="00A65C75"/>
    <w:rsid w:val="00A6630E"/>
    <w:rsid w:val="00A7160F"/>
    <w:rsid w:val="00A726E5"/>
    <w:rsid w:val="00A72FDC"/>
    <w:rsid w:val="00A7344C"/>
    <w:rsid w:val="00A73F58"/>
    <w:rsid w:val="00A74150"/>
    <w:rsid w:val="00A748F4"/>
    <w:rsid w:val="00A75834"/>
    <w:rsid w:val="00A801A8"/>
    <w:rsid w:val="00A8095F"/>
    <w:rsid w:val="00A817A3"/>
    <w:rsid w:val="00A843FF"/>
    <w:rsid w:val="00A84DD4"/>
    <w:rsid w:val="00A867C8"/>
    <w:rsid w:val="00A8776B"/>
    <w:rsid w:val="00A90F8E"/>
    <w:rsid w:val="00A91876"/>
    <w:rsid w:val="00A9223E"/>
    <w:rsid w:val="00A92490"/>
    <w:rsid w:val="00A925C1"/>
    <w:rsid w:val="00A93023"/>
    <w:rsid w:val="00A93770"/>
    <w:rsid w:val="00A93893"/>
    <w:rsid w:val="00A94407"/>
    <w:rsid w:val="00A9463B"/>
    <w:rsid w:val="00A95261"/>
    <w:rsid w:val="00A96F34"/>
    <w:rsid w:val="00A97C85"/>
    <w:rsid w:val="00AA2E8F"/>
    <w:rsid w:val="00AA2EBD"/>
    <w:rsid w:val="00AA32D7"/>
    <w:rsid w:val="00AA348C"/>
    <w:rsid w:val="00AA68F5"/>
    <w:rsid w:val="00AA691E"/>
    <w:rsid w:val="00AA6E82"/>
    <w:rsid w:val="00AA6E94"/>
    <w:rsid w:val="00AA6F78"/>
    <w:rsid w:val="00AA7C40"/>
    <w:rsid w:val="00AB13D5"/>
    <w:rsid w:val="00AB1453"/>
    <w:rsid w:val="00AB4376"/>
    <w:rsid w:val="00AB4C12"/>
    <w:rsid w:val="00AB5363"/>
    <w:rsid w:val="00AB6241"/>
    <w:rsid w:val="00AB7215"/>
    <w:rsid w:val="00AB7278"/>
    <w:rsid w:val="00AC1DE6"/>
    <w:rsid w:val="00AC21FD"/>
    <w:rsid w:val="00AC2425"/>
    <w:rsid w:val="00AC75FF"/>
    <w:rsid w:val="00AC775F"/>
    <w:rsid w:val="00AD27B7"/>
    <w:rsid w:val="00AD2A1D"/>
    <w:rsid w:val="00AD2A47"/>
    <w:rsid w:val="00AD382F"/>
    <w:rsid w:val="00AD3C5A"/>
    <w:rsid w:val="00AD50FE"/>
    <w:rsid w:val="00AD638C"/>
    <w:rsid w:val="00AD661C"/>
    <w:rsid w:val="00AD669A"/>
    <w:rsid w:val="00AD75B6"/>
    <w:rsid w:val="00AD7CE2"/>
    <w:rsid w:val="00AE0B36"/>
    <w:rsid w:val="00AE544C"/>
    <w:rsid w:val="00AE69C4"/>
    <w:rsid w:val="00AF077F"/>
    <w:rsid w:val="00AF0ECD"/>
    <w:rsid w:val="00AF11F8"/>
    <w:rsid w:val="00AF161F"/>
    <w:rsid w:val="00AF2AF4"/>
    <w:rsid w:val="00AF5EF1"/>
    <w:rsid w:val="00AF73EE"/>
    <w:rsid w:val="00AF7627"/>
    <w:rsid w:val="00AF7B55"/>
    <w:rsid w:val="00B0064B"/>
    <w:rsid w:val="00B0124C"/>
    <w:rsid w:val="00B036C9"/>
    <w:rsid w:val="00B0392F"/>
    <w:rsid w:val="00B0437B"/>
    <w:rsid w:val="00B06934"/>
    <w:rsid w:val="00B06B7C"/>
    <w:rsid w:val="00B06D23"/>
    <w:rsid w:val="00B070A3"/>
    <w:rsid w:val="00B11FA4"/>
    <w:rsid w:val="00B130FB"/>
    <w:rsid w:val="00B13359"/>
    <w:rsid w:val="00B13D2F"/>
    <w:rsid w:val="00B15421"/>
    <w:rsid w:val="00B162A0"/>
    <w:rsid w:val="00B20A04"/>
    <w:rsid w:val="00B217E9"/>
    <w:rsid w:val="00B23816"/>
    <w:rsid w:val="00B26AEC"/>
    <w:rsid w:val="00B27093"/>
    <w:rsid w:val="00B27625"/>
    <w:rsid w:val="00B27A72"/>
    <w:rsid w:val="00B31D9D"/>
    <w:rsid w:val="00B3230A"/>
    <w:rsid w:val="00B323FF"/>
    <w:rsid w:val="00B32E09"/>
    <w:rsid w:val="00B33942"/>
    <w:rsid w:val="00B34EB2"/>
    <w:rsid w:val="00B35CAF"/>
    <w:rsid w:val="00B37DFC"/>
    <w:rsid w:val="00B416CC"/>
    <w:rsid w:val="00B432FB"/>
    <w:rsid w:val="00B43BD8"/>
    <w:rsid w:val="00B4457D"/>
    <w:rsid w:val="00B44FCE"/>
    <w:rsid w:val="00B45F1D"/>
    <w:rsid w:val="00B46A05"/>
    <w:rsid w:val="00B46C88"/>
    <w:rsid w:val="00B503C9"/>
    <w:rsid w:val="00B5208A"/>
    <w:rsid w:val="00B532A0"/>
    <w:rsid w:val="00B56354"/>
    <w:rsid w:val="00B6058D"/>
    <w:rsid w:val="00B61EA4"/>
    <w:rsid w:val="00B6280E"/>
    <w:rsid w:val="00B6464C"/>
    <w:rsid w:val="00B6547E"/>
    <w:rsid w:val="00B65597"/>
    <w:rsid w:val="00B67411"/>
    <w:rsid w:val="00B67F6E"/>
    <w:rsid w:val="00B73ABC"/>
    <w:rsid w:val="00B741F3"/>
    <w:rsid w:val="00B74A2F"/>
    <w:rsid w:val="00B7508C"/>
    <w:rsid w:val="00B759ED"/>
    <w:rsid w:val="00B764BD"/>
    <w:rsid w:val="00B76EF1"/>
    <w:rsid w:val="00B80047"/>
    <w:rsid w:val="00B803E0"/>
    <w:rsid w:val="00B822EB"/>
    <w:rsid w:val="00B82F59"/>
    <w:rsid w:val="00B84056"/>
    <w:rsid w:val="00B85A8C"/>
    <w:rsid w:val="00B86A55"/>
    <w:rsid w:val="00B878C5"/>
    <w:rsid w:val="00B91930"/>
    <w:rsid w:val="00B941A4"/>
    <w:rsid w:val="00B95D19"/>
    <w:rsid w:val="00B965AE"/>
    <w:rsid w:val="00B975A6"/>
    <w:rsid w:val="00BA0AFE"/>
    <w:rsid w:val="00BA1201"/>
    <w:rsid w:val="00BA31E4"/>
    <w:rsid w:val="00BA49E0"/>
    <w:rsid w:val="00BA4A34"/>
    <w:rsid w:val="00BA4CFB"/>
    <w:rsid w:val="00BA62F1"/>
    <w:rsid w:val="00BB1A1A"/>
    <w:rsid w:val="00BB2674"/>
    <w:rsid w:val="00BB27C3"/>
    <w:rsid w:val="00BB66B2"/>
    <w:rsid w:val="00BB73A4"/>
    <w:rsid w:val="00BC1AFF"/>
    <w:rsid w:val="00BC27A5"/>
    <w:rsid w:val="00BC280F"/>
    <w:rsid w:val="00BC302F"/>
    <w:rsid w:val="00BC3054"/>
    <w:rsid w:val="00BC3F36"/>
    <w:rsid w:val="00BC4616"/>
    <w:rsid w:val="00BD06B2"/>
    <w:rsid w:val="00BD166F"/>
    <w:rsid w:val="00BD1D74"/>
    <w:rsid w:val="00BD2B4B"/>
    <w:rsid w:val="00BD3041"/>
    <w:rsid w:val="00BD3A59"/>
    <w:rsid w:val="00BD3D75"/>
    <w:rsid w:val="00BD49D1"/>
    <w:rsid w:val="00BD5ADE"/>
    <w:rsid w:val="00BD616F"/>
    <w:rsid w:val="00BD6938"/>
    <w:rsid w:val="00BD6A98"/>
    <w:rsid w:val="00BE03D0"/>
    <w:rsid w:val="00BE0B91"/>
    <w:rsid w:val="00BE1E08"/>
    <w:rsid w:val="00BE1F4E"/>
    <w:rsid w:val="00BE2528"/>
    <w:rsid w:val="00BE3515"/>
    <w:rsid w:val="00BE4A28"/>
    <w:rsid w:val="00BE4A68"/>
    <w:rsid w:val="00BE5A50"/>
    <w:rsid w:val="00BE6E09"/>
    <w:rsid w:val="00BE73DD"/>
    <w:rsid w:val="00BE7B83"/>
    <w:rsid w:val="00BF0A11"/>
    <w:rsid w:val="00BF5B12"/>
    <w:rsid w:val="00BF77E2"/>
    <w:rsid w:val="00C006F1"/>
    <w:rsid w:val="00C00ACC"/>
    <w:rsid w:val="00C00F2B"/>
    <w:rsid w:val="00C02418"/>
    <w:rsid w:val="00C043CA"/>
    <w:rsid w:val="00C056E2"/>
    <w:rsid w:val="00C06996"/>
    <w:rsid w:val="00C06B5E"/>
    <w:rsid w:val="00C07F74"/>
    <w:rsid w:val="00C10C0C"/>
    <w:rsid w:val="00C11083"/>
    <w:rsid w:val="00C11D02"/>
    <w:rsid w:val="00C133C3"/>
    <w:rsid w:val="00C22428"/>
    <w:rsid w:val="00C22803"/>
    <w:rsid w:val="00C22BCD"/>
    <w:rsid w:val="00C2342F"/>
    <w:rsid w:val="00C24007"/>
    <w:rsid w:val="00C3072C"/>
    <w:rsid w:val="00C35200"/>
    <w:rsid w:val="00C36FEC"/>
    <w:rsid w:val="00C40AFD"/>
    <w:rsid w:val="00C428EF"/>
    <w:rsid w:val="00C43C4F"/>
    <w:rsid w:val="00C4483E"/>
    <w:rsid w:val="00C4559B"/>
    <w:rsid w:val="00C4739E"/>
    <w:rsid w:val="00C478CB"/>
    <w:rsid w:val="00C47CD1"/>
    <w:rsid w:val="00C47FEB"/>
    <w:rsid w:val="00C52D02"/>
    <w:rsid w:val="00C53617"/>
    <w:rsid w:val="00C538EF"/>
    <w:rsid w:val="00C56589"/>
    <w:rsid w:val="00C571B8"/>
    <w:rsid w:val="00C60156"/>
    <w:rsid w:val="00C608D5"/>
    <w:rsid w:val="00C60CA6"/>
    <w:rsid w:val="00C62B42"/>
    <w:rsid w:val="00C65E36"/>
    <w:rsid w:val="00C662B4"/>
    <w:rsid w:val="00C700EB"/>
    <w:rsid w:val="00C73258"/>
    <w:rsid w:val="00C73D18"/>
    <w:rsid w:val="00C75E09"/>
    <w:rsid w:val="00C76215"/>
    <w:rsid w:val="00C80F1C"/>
    <w:rsid w:val="00C8123B"/>
    <w:rsid w:val="00C813B7"/>
    <w:rsid w:val="00C825BF"/>
    <w:rsid w:val="00C8469B"/>
    <w:rsid w:val="00C85264"/>
    <w:rsid w:val="00C85565"/>
    <w:rsid w:val="00C855D5"/>
    <w:rsid w:val="00C8570B"/>
    <w:rsid w:val="00C86EC1"/>
    <w:rsid w:val="00C87354"/>
    <w:rsid w:val="00C90D37"/>
    <w:rsid w:val="00C93920"/>
    <w:rsid w:val="00C9499D"/>
    <w:rsid w:val="00C95584"/>
    <w:rsid w:val="00C961EF"/>
    <w:rsid w:val="00C962EF"/>
    <w:rsid w:val="00C974CE"/>
    <w:rsid w:val="00C97626"/>
    <w:rsid w:val="00C97B7B"/>
    <w:rsid w:val="00CA121D"/>
    <w:rsid w:val="00CA38BE"/>
    <w:rsid w:val="00CA7EBC"/>
    <w:rsid w:val="00CB0782"/>
    <w:rsid w:val="00CB137C"/>
    <w:rsid w:val="00CB2E2E"/>
    <w:rsid w:val="00CB5608"/>
    <w:rsid w:val="00CB5AB8"/>
    <w:rsid w:val="00CB7B00"/>
    <w:rsid w:val="00CC038A"/>
    <w:rsid w:val="00CC0758"/>
    <w:rsid w:val="00CC129B"/>
    <w:rsid w:val="00CC1897"/>
    <w:rsid w:val="00CC2A92"/>
    <w:rsid w:val="00CC3FC4"/>
    <w:rsid w:val="00CC593F"/>
    <w:rsid w:val="00CD13D3"/>
    <w:rsid w:val="00CD4849"/>
    <w:rsid w:val="00CD604D"/>
    <w:rsid w:val="00CD7268"/>
    <w:rsid w:val="00CD77CA"/>
    <w:rsid w:val="00CE02A5"/>
    <w:rsid w:val="00CE12C9"/>
    <w:rsid w:val="00CE3098"/>
    <w:rsid w:val="00CE3715"/>
    <w:rsid w:val="00CE3A21"/>
    <w:rsid w:val="00CE4730"/>
    <w:rsid w:val="00CE515B"/>
    <w:rsid w:val="00CE78EC"/>
    <w:rsid w:val="00CF1193"/>
    <w:rsid w:val="00CF2218"/>
    <w:rsid w:val="00CF3296"/>
    <w:rsid w:val="00CF40FA"/>
    <w:rsid w:val="00CF5868"/>
    <w:rsid w:val="00CF591A"/>
    <w:rsid w:val="00CF79C8"/>
    <w:rsid w:val="00D008DB"/>
    <w:rsid w:val="00D01502"/>
    <w:rsid w:val="00D015C5"/>
    <w:rsid w:val="00D01D92"/>
    <w:rsid w:val="00D02DEE"/>
    <w:rsid w:val="00D036D6"/>
    <w:rsid w:val="00D03CB4"/>
    <w:rsid w:val="00D054A7"/>
    <w:rsid w:val="00D05E17"/>
    <w:rsid w:val="00D06AA7"/>
    <w:rsid w:val="00D06F39"/>
    <w:rsid w:val="00D11CA6"/>
    <w:rsid w:val="00D140AF"/>
    <w:rsid w:val="00D14672"/>
    <w:rsid w:val="00D15CC3"/>
    <w:rsid w:val="00D15CCD"/>
    <w:rsid w:val="00D16C51"/>
    <w:rsid w:val="00D17112"/>
    <w:rsid w:val="00D17D66"/>
    <w:rsid w:val="00D20579"/>
    <w:rsid w:val="00D20E84"/>
    <w:rsid w:val="00D2337C"/>
    <w:rsid w:val="00D246CD"/>
    <w:rsid w:val="00D25696"/>
    <w:rsid w:val="00D25A64"/>
    <w:rsid w:val="00D312EC"/>
    <w:rsid w:val="00D33705"/>
    <w:rsid w:val="00D34F08"/>
    <w:rsid w:val="00D36B55"/>
    <w:rsid w:val="00D37041"/>
    <w:rsid w:val="00D4049B"/>
    <w:rsid w:val="00D43E1B"/>
    <w:rsid w:val="00D45BC3"/>
    <w:rsid w:val="00D468E6"/>
    <w:rsid w:val="00D46BD7"/>
    <w:rsid w:val="00D4762B"/>
    <w:rsid w:val="00D50356"/>
    <w:rsid w:val="00D50D6D"/>
    <w:rsid w:val="00D51FA0"/>
    <w:rsid w:val="00D52BA0"/>
    <w:rsid w:val="00D531FE"/>
    <w:rsid w:val="00D54457"/>
    <w:rsid w:val="00D558D9"/>
    <w:rsid w:val="00D55B99"/>
    <w:rsid w:val="00D55CB8"/>
    <w:rsid w:val="00D5662D"/>
    <w:rsid w:val="00D60912"/>
    <w:rsid w:val="00D64FAF"/>
    <w:rsid w:val="00D6557D"/>
    <w:rsid w:val="00D70162"/>
    <w:rsid w:val="00D70B7A"/>
    <w:rsid w:val="00D7406E"/>
    <w:rsid w:val="00D77161"/>
    <w:rsid w:val="00D77EDA"/>
    <w:rsid w:val="00D80A96"/>
    <w:rsid w:val="00D8178E"/>
    <w:rsid w:val="00D82ADE"/>
    <w:rsid w:val="00D84286"/>
    <w:rsid w:val="00D86638"/>
    <w:rsid w:val="00D87D96"/>
    <w:rsid w:val="00D91017"/>
    <w:rsid w:val="00D92D38"/>
    <w:rsid w:val="00D94023"/>
    <w:rsid w:val="00D943FB"/>
    <w:rsid w:val="00D95341"/>
    <w:rsid w:val="00D956A0"/>
    <w:rsid w:val="00D95DF0"/>
    <w:rsid w:val="00D960C6"/>
    <w:rsid w:val="00D975E3"/>
    <w:rsid w:val="00D97922"/>
    <w:rsid w:val="00DA109F"/>
    <w:rsid w:val="00DA1307"/>
    <w:rsid w:val="00DA2C91"/>
    <w:rsid w:val="00DA4C08"/>
    <w:rsid w:val="00DA602F"/>
    <w:rsid w:val="00DA70B0"/>
    <w:rsid w:val="00DA74C9"/>
    <w:rsid w:val="00DB1EFE"/>
    <w:rsid w:val="00DB3EB3"/>
    <w:rsid w:val="00DB5921"/>
    <w:rsid w:val="00DB7AD1"/>
    <w:rsid w:val="00DC00CC"/>
    <w:rsid w:val="00DC0A2D"/>
    <w:rsid w:val="00DC255E"/>
    <w:rsid w:val="00DC3124"/>
    <w:rsid w:val="00DC3C74"/>
    <w:rsid w:val="00DC3FDF"/>
    <w:rsid w:val="00DC518E"/>
    <w:rsid w:val="00DC5480"/>
    <w:rsid w:val="00DC6BED"/>
    <w:rsid w:val="00DC7CC3"/>
    <w:rsid w:val="00DD19FB"/>
    <w:rsid w:val="00DD48F7"/>
    <w:rsid w:val="00DD591F"/>
    <w:rsid w:val="00DD6646"/>
    <w:rsid w:val="00DE047B"/>
    <w:rsid w:val="00DE0C75"/>
    <w:rsid w:val="00DE28E2"/>
    <w:rsid w:val="00DE2BC5"/>
    <w:rsid w:val="00DE2F74"/>
    <w:rsid w:val="00DE3A7A"/>
    <w:rsid w:val="00DE3AC6"/>
    <w:rsid w:val="00DE630C"/>
    <w:rsid w:val="00DE695A"/>
    <w:rsid w:val="00DE6B0C"/>
    <w:rsid w:val="00DE7280"/>
    <w:rsid w:val="00DF132A"/>
    <w:rsid w:val="00DF16A4"/>
    <w:rsid w:val="00DF2648"/>
    <w:rsid w:val="00DF3016"/>
    <w:rsid w:val="00DF3867"/>
    <w:rsid w:val="00DF4084"/>
    <w:rsid w:val="00DF43AB"/>
    <w:rsid w:val="00DF5348"/>
    <w:rsid w:val="00DF53D4"/>
    <w:rsid w:val="00DF5DE3"/>
    <w:rsid w:val="00DF6B2A"/>
    <w:rsid w:val="00E00ACA"/>
    <w:rsid w:val="00E01F0C"/>
    <w:rsid w:val="00E05261"/>
    <w:rsid w:val="00E05E10"/>
    <w:rsid w:val="00E10ACC"/>
    <w:rsid w:val="00E1169F"/>
    <w:rsid w:val="00E11FF2"/>
    <w:rsid w:val="00E12EB3"/>
    <w:rsid w:val="00E135C5"/>
    <w:rsid w:val="00E137F5"/>
    <w:rsid w:val="00E1425D"/>
    <w:rsid w:val="00E14AE2"/>
    <w:rsid w:val="00E14F75"/>
    <w:rsid w:val="00E15127"/>
    <w:rsid w:val="00E16680"/>
    <w:rsid w:val="00E2572D"/>
    <w:rsid w:val="00E275EE"/>
    <w:rsid w:val="00E30246"/>
    <w:rsid w:val="00E309EB"/>
    <w:rsid w:val="00E31D67"/>
    <w:rsid w:val="00E31F86"/>
    <w:rsid w:val="00E32A5E"/>
    <w:rsid w:val="00E33706"/>
    <w:rsid w:val="00E35030"/>
    <w:rsid w:val="00E356E8"/>
    <w:rsid w:val="00E3582B"/>
    <w:rsid w:val="00E35BCC"/>
    <w:rsid w:val="00E37E94"/>
    <w:rsid w:val="00E40DB2"/>
    <w:rsid w:val="00E41518"/>
    <w:rsid w:val="00E41AD2"/>
    <w:rsid w:val="00E4245B"/>
    <w:rsid w:val="00E43500"/>
    <w:rsid w:val="00E44C65"/>
    <w:rsid w:val="00E45731"/>
    <w:rsid w:val="00E45B34"/>
    <w:rsid w:val="00E45ECD"/>
    <w:rsid w:val="00E46084"/>
    <w:rsid w:val="00E47744"/>
    <w:rsid w:val="00E519E2"/>
    <w:rsid w:val="00E51B9C"/>
    <w:rsid w:val="00E524EF"/>
    <w:rsid w:val="00E52C11"/>
    <w:rsid w:val="00E54C65"/>
    <w:rsid w:val="00E54D68"/>
    <w:rsid w:val="00E55B17"/>
    <w:rsid w:val="00E55C42"/>
    <w:rsid w:val="00E5663D"/>
    <w:rsid w:val="00E56B26"/>
    <w:rsid w:val="00E57030"/>
    <w:rsid w:val="00E57D71"/>
    <w:rsid w:val="00E614D5"/>
    <w:rsid w:val="00E61DC0"/>
    <w:rsid w:val="00E65BD1"/>
    <w:rsid w:val="00E65D62"/>
    <w:rsid w:val="00E66101"/>
    <w:rsid w:val="00E6775B"/>
    <w:rsid w:val="00E72D94"/>
    <w:rsid w:val="00E74255"/>
    <w:rsid w:val="00E762FD"/>
    <w:rsid w:val="00E76966"/>
    <w:rsid w:val="00E80425"/>
    <w:rsid w:val="00E80C0E"/>
    <w:rsid w:val="00E8270C"/>
    <w:rsid w:val="00E85F18"/>
    <w:rsid w:val="00E87B8F"/>
    <w:rsid w:val="00E91406"/>
    <w:rsid w:val="00E9174A"/>
    <w:rsid w:val="00E92210"/>
    <w:rsid w:val="00E928E2"/>
    <w:rsid w:val="00E92F51"/>
    <w:rsid w:val="00E93A39"/>
    <w:rsid w:val="00E94D8D"/>
    <w:rsid w:val="00E9530D"/>
    <w:rsid w:val="00E964C2"/>
    <w:rsid w:val="00E96618"/>
    <w:rsid w:val="00E967CA"/>
    <w:rsid w:val="00E96874"/>
    <w:rsid w:val="00E9772F"/>
    <w:rsid w:val="00EA0087"/>
    <w:rsid w:val="00EA0BFA"/>
    <w:rsid w:val="00EA160B"/>
    <w:rsid w:val="00EA2DF6"/>
    <w:rsid w:val="00EB0CE5"/>
    <w:rsid w:val="00EB1D7C"/>
    <w:rsid w:val="00EB25F4"/>
    <w:rsid w:val="00EB2FB9"/>
    <w:rsid w:val="00EB3D4F"/>
    <w:rsid w:val="00EB5E41"/>
    <w:rsid w:val="00EC0BC9"/>
    <w:rsid w:val="00EC1497"/>
    <w:rsid w:val="00EC15A6"/>
    <w:rsid w:val="00EC29C3"/>
    <w:rsid w:val="00EC39F3"/>
    <w:rsid w:val="00EC4A2B"/>
    <w:rsid w:val="00EC5294"/>
    <w:rsid w:val="00EC5905"/>
    <w:rsid w:val="00EC66DB"/>
    <w:rsid w:val="00EC7546"/>
    <w:rsid w:val="00ED0682"/>
    <w:rsid w:val="00ED0DD9"/>
    <w:rsid w:val="00ED0F7A"/>
    <w:rsid w:val="00ED2C48"/>
    <w:rsid w:val="00ED3380"/>
    <w:rsid w:val="00ED3ADA"/>
    <w:rsid w:val="00ED462C"/>
    <w:rsid w:val="00ED4FFE"/>
    <w:rsid w:val="00ED5CD8"/>
    <w:rsid w:val="00ED74E7"/>
    <w:rsid w:val="00ED7720"/>
    <w:rsid w:val="00EE00E2"/>
    <w:rsid w:val="00EE0F01"/>
    <w:rsid w:val="00EE2519"/>
    <w:rsid w:val="00EE614D"/>
    <w:rsid w:val="00EE7A5A"/>
    <w:rsid w:val="00EF172D"/>
    <w:rsid w:val="00EF1F7B"/>
    <w:rsid w:val="00EF223C"/>
    <w:rsid w:val="00EF2D3E"/>
    <w:rsid w:val="00EF3BF5"/>
    <w:rsid w:val="00EF4C4A"/>
    <w:rsid w:val="00EF557C"/>
    <w:rsid w:val="00EF56AD"/>
    <w:rsid w:val="00EF5E07"/>
    <w:rsid w:val="00F00B85"/>
    <w:rsid w:val="00F010B4"/>
    <w:rsid w:val="00F040F4"/>
    <w:rsid w:val="00F052DD"/>
    <w:rsid w:val="00F06A8A"/>
    <w:rsid w:val="00F0742D"/>
    <w:rsid w:val="00F07C43"/>
    <w:rsid w:val="00F07DA9"/>
    <w:rsid w:val="00F10141"/>
    <w:rsid w:val="00F110DE"/>
    <w:rsid w:val="00F11261"/>
    <w:rsid w:val="00F115EF"/>
    <w:rsid w:val="00F12386"/>
    <w:rsid w:val="00F13A39"/>
    <w:rsid w:val="00F14572"/>
    <w:rsid w:val="00F14730"/>
    <w:rsid w:val="00F167AE"/>
    <w:rsid w:val="00F21012"/>
    <w:rsid w:val="00F21B75"/>
    <w:rsid w:val="00F21C64"/>
    <w:rsid w:val="00F21C91"/>
    <w:rsid w:val="00F23484"/>
    <w:rsid w:val="00F23710"/>
    <w:rsid w:val="00F23D51"/>
    <w:rsid w:val="00F2410E"/>
    <w:rsid w:val="00F24286"/>
    <w:rsid w:val="00F24A03"/>
    <w:rsid w:val="00F25CBA"/>
    <w:rsid w:val="00F27918"/>
    <w:rsid w:val="00F30BDE"/>
    <w:rsid w:val="00F31E11"/>
    <w:rsid w:val="00F31ED2"/>
    <w:rsid w:val="00F3276C"/>
    <w:rsid w:val="00F33AD6"/>
    <w:rsid w:val="00F3423C"/>
    <w:rsid w:val="00F3760D"/>
    <w:rsid w:val="00F47BB7"/>
    <w:rsid w:val="00F5007A"/>
    <w:rsid w:val="00F51415"/>
    <w:rsid w:val="00F5280B"/>
    <w:rsid w:val="00F54FBB"/>
    <w:rsid w:val="00F57E81"/>
    <w:rsid w:val="00F62BF2"/>
    <w:rsid w:val="00F646D2"/>
    <w:rsid w:val="00F64A26"/>
    <w:rsid w:val="00F709DC"/>
    <w:rsid w:val="00F71187"/>
    <w:rsid w:val="00F71ACF"/>
    <w:rsid w:val="00F72228"/>
    <w:rsid w:val="00F733B6"/>
    <w:rsid w:val="00F754E3"/>
    <w:rsid w:val="00F76303"/>
    <w:rsid w:val="00F76839"/>
    <w:rsid w:val="00F80C61"/>
    <w:rsid w:val="00F82BC4"/>
    <w:rsid w:val="00F84267"/>
    <w:rsid w:val="00F859EA"/>
    <w:rsid w:val="00F8690E"/>
    <w:rsid w:val="00F9212D"/>
    <w:rsid w:val="00F92E49"/>
    <w:rsid w:val="00F93075"/>
    <w:rsid w:val="00F9323F"/>
    <w:rsid w:val="00F9461C"/>
    <w:rsid w:val="00F95199"/>
    <w:rsid w:val="00F96455"/>
    <w:rsid w:val="00F97C1A"/>
    <w:rsid w:val="00F97CEC"/>
    <w:rsid w:val="00F97D6B"/>
    <w:rsid w:val="00FA4DD7"/>
    <w:rsid w:val="00FA5928"/>
    <w:rsid w:val="00FA5C4D"/>
    <w:rsid w:val="00FA6BB3"/>
    <w:rsid w:val="00FA6CAE"/>
    <w:rsid w:val="00FA7D7A"/>
    <w:rsid w:val="00FB2436"/>
    <w:rsid w:val="00FB38E3"/>
    <w:rsid w:val="00FC1169"/>
    <w:rsid w:val="00FC191E"/>
    <w:rsid w:val="00FC4406"/>
    <w:rsid w:val="00FC5547"/>
    <w:rsid w:val="00FC6145"/>
    <w:rsid w:val="00FC7EC2"/>
    <w:rsid w:val="00FD0342"/>
    <w:rsid w:val="00FD0F54"/>
    <w:rsid w:val="00FD1793"/>
    <w:rsid w:val="00FD28FB"/>
    <w:rsid w:val="00FD2A5C"/>
    <w:rsid w:val="00FD475B"/>
    <w:rsid w:val="00FD5D20"/>
    <w:rsid w:val="00FE1B72"/>
    <w:rsid w:val="00FE1F86"/>
    <w:rsid w:val="00FE2BF4"/>
    <w:rsid w:val="00FE39E3"/>
    <w:rsid w:val="00FE43BC"/>
    <w:rsid w:val="00FE4555"/>
    <w:rsid w:val="00FE4EC5"/>
    <w:rsid w:val="00FE6EA7"/>
    <w:rsid w:val="00FE7EBF"/>
    <w:rsid w:val="00FF17CD"/>
    <w:rsid w:val="00FF1949"/>
    <w:rsid w:val="00FF3D35"/>
    <w:rsid w:val="00FF7A8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56974"/>
    <w:pPr>
      <w:widowControl w:val="0"/>
    </w:pPr>
  </w:style>
  <w:style w:type="paragraph" w:styleId="1">
    <w:name w:val="heading 1"/>
    <w:basedOn w:val="a"/>
    <w:link w:val="10"/>
    <w:uiPriority w:val="9"/>
    <w:qFormat/>
    <w:rsid w:val="00756974"/>
    <w:pPr>
      <w:widowControl/>
      <w:spacing w:before="100" w:beforeAutospacing="1" w:after="100" w:afterAutospacing="1"/>
      <w:outlineLvl w:val="0"/>
    </w:pPr>
    <w:rPr>
      <w:rFonts w:ascii="新細明體" w:hAnsi="新細明體" w:cs="新細明體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756974"/>
    <w:rPr>
      <w:rFonts w:ascii="新細明體" w:eastAsia="新細明體" w:hAnsi="新細明體" w:cs="新細明體"/>
      <w:b/>
      <w:bCs/>
      <w:kern w:val="36"/>
      <w:sz w:val="48"/>
      <w:szCs w:val="48"/>
    </w:rPr>
  </w:style>
  <w:style w:type="paragraph" w:styleId="a3">
    <w:name w:val="header"/>
    <w:basedOn w:val="a"/>
    <w:link w:val="a4"/>
    <w:uiPriority w:val="99"/>
    <w:semiHidden/>
    <w:unhideWhenUsed/>
    <w:rsid w:val="002E779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semiHidden/>
    <w:rsid w:val="002E7798"/>
    <w:rPr>
      <w:sz w:val="20"/>
      <w:szCs w:val="20"/>
    </w:rPr>
  </w:style>
  <w:style w:type="paragraph" w:styleId="a5">
    <w:name w:val="footer"/>
    <w:basedOn w:val="a"/>
    <w:link w:val="a6"/>
    <w:uiPriority w:val="99"/>
    <w:semiHidden/>
    <w:unhideWhenUsed/>
    <w:rsid w:val="002E779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semiHidden/>
    <w:rsid w:val="002E7798"/>
    <w:rPr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2</Pages>
  <Words>644</Words>
  <Characters>3671</Characters>
  <Application>Microsoft Office Word</Application>
  <DocSecurity>0</DocSecurity>
  <Lines>30</Lines>
  <Paragraphs>8</Paragraphs>
  <ScaleCrop>false</ScaleCrop>
  <Company/>
  <LinksUpToDate>false</LinksUpToDate>
  <CharactersWithSpaces>43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-Feng Pai</dc:creator>
  <cp:lastModifiedBy>Chi-Feng Pai</cp:lastModifiedBy>
  <cp:revision>4</cp:revision>
  <dcterms:created xsi:type="dcterms:W3CDTF">2014-12-05T01:24:00Z</dcterms:created>
  <dcterms:modified xsi:type="dcterms:W3CDTF">2014-12-05T01:34:00Z</dcterms:modified>
</cp:coreProperties>
</file>